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2F0BF" w14:textId="77777777" w:rsidR="00A903F0" w:rsidRDefault="00A903F0">
      <w:pPr>
        <w:widowControl w:val="0"/>
        <w:pBdr>
          <w:top w:val="nil"/>
          <w:left w:val="nil"/>
          <w:bottom w:val="nil"/>
          <w:right w:val="nil"/>
          <w:between w:val="nil"/>
        </w:pBdr>
        <w:spacing w:line="276" w:lineRule="auto"/>
        <w:jc w:val="left"/>
      </w:pPr>
      <w:bookmarkStart w:id="0" w:name="_GoBack"/>
      <w:bookmarkEnd w:id="0"/>
    </w:p>
    <w:p w14:paraId="074ABA9D" w14:textId="5C5369CA" w:rsidR="00A903F0" w:rsidRPr="003F6314" w:rsidRDefault="002B3111">
      <w:pPr>
        <w:jc w:val="center"/>
        <w:rPr>
          <w:b/>
          <w:sz w:val="32"/>
          <w:szCs w:val="32"/>
          <w:lang w:val="en-US"/>
        </w:rPr>
      </w:pPr>
      <w:r w:rsidRPr="00AE423D">
        <w:rPr>
          <w:b/>
          <w:i/>
          <w:sz w:val="32"/>
          <w:szCs w:val="32"/>
        </w:rPr>
        <w:t>SISTEMATIC LITERATURE REVIEW</w:t>
      </w:r>
      <w:r w:rsidRPr="002B3111">
        <w:rPr>
          <w:b/>
          <w:sz w:val="32"/>
          <w:szCs w:val="32"/>
        </w:rPr>
        <w:t xml:space="preserve">: </w:t>
      </w:r>
      <w:r w:rsidR="003F6314">
        <w:rPr>
          <w:b/>
          <w:sz w:val="32"/>
          <w:szCs w:val="32"/>
          <w:lang w:val="en-US"/>
        </w:rPr>
        <w:t>ETIKA KEPEMIMPINAN PADA INDUSTRI PENERBANGAN</w:t>
      </w:r>
    </w:p>
    <w:p w14:paraId="58E5C9BD" w14:textId="77777777" w:rsidR="005F2C62" w:rsidRPr="005F2C62" w:rsidRDefault="005F2C62">
      <w:pPr>
        <w:jc w:val="center"/>
        <w:rPr>
          <w:sz w:val="24"/>
          <w:szCs w:val="24"/>
          <w:lang w:val="en-US"/>
        </w:rPr>
      </w:pPr>
    </w:p>
    <w:p w14:paraId="0279340D" w14:textId="054BE420" w:rsidR="00A903F0" w:rsidRDefault="003F6314">
      <w:pPr>
        <w:pBdr>
          <w:top w:val="nil"/>
          <w:left w:val="nil"/>
          <w:bottom w:val="nil"/>
          <w:right w:val="nil"/>
          <w:between w:val="nil"/>
        </w:pBdr>
        <w:spacing w:after="240"/>
        <w:jc w:val="center"/>
        <w:rPr>
          <w:rFonts w:ascii="Times New Roman" w:eastAsia="Times New Roman" w:hAnsi="Times New Roman" w:cs="Times New Roman"/>
          <w:b/>
          <w:smallCaps/>
          <w:color w:val="000000"/>
        </w:rPr>
      </w:pPr>
      <w:r>
        <w:rPr>
          <w:color w:val="000000"/>
          <w:lang w:val="en-US"/>
        </w:rPr>
        <w:t>Muhammad Rafli Krisman</w:t>
      </w:r>
      <w:r w:rsidR="00B97C8F">
        <w:rPr>
          <w:color w:val="000000"/>
          <w:vertAlign w:val="superscript"/>
        </w:rPr>
        <w:t>1</w:t>
      </w:r>
      <w:r w:rsidR="00CC2A92">
        <w:rPr>
          <w:color w:val="000000"/>
        </w:rPr>
        <w:t xml:space="preserve">*, </w:t>
      </w:r>
      <w:r>
        <w:rPr>
          <w:color w:val="000000"/>
        </w:rPr>
        <w:t>Rany Adiliawijaya Putriekapuja</w:t>
      </w:r>
      <w:r w:rsidR="006E3E90">
        <w:rPr>
          <w:color w:val="000000"/>
          <w:vertAlign w:val="superscript"/>
        </w:rPr>
        <w:t xml:space="preserve"> </w:t>
      </w:r>
      <w:r w:rsidR="00B97C8F">
        <w:rPr>
          <w:color w:val="000000"/>
          <w:vertAlign w:val="superscript"/>
        </w:rPr>
        <w:t>2</w:t>
      </w:r>
    </w:p>
    <w:p w14:paraId="7ECE88C5" w14:textId="77777777" w:rsidR="00A903F0" w:rsidRDefault="00B97C8F">
      <w:pPr>
        <w:pBdr>
          <w:top w:val="nil"/>
          <w:left w:val="nil"/>
          <w:bottom w:val="nil"/>
          <w:right w:val="nil"/>
          <w:between w:val="nil"/>
        </w:pBdr>
        <w:jc w:val="center"/>
        <w:rPr>
          <w:color w:val="000000"/>
          <w:lang w:val="en-US"/>
        </w:rPr>
      </w:pPr>
      <w:r>
        <w:rPr>
          <w:color w:val="000000"/>
          <w:vertAlign w:val="superscript"/>
        </w:rPr>
        <w:t>1</w:t>
      </w:r>
      <w:r w:rsidR="006E3E90">
        <w:rPr>
          <w:color w:val="000000"/>
          <w:lang w:val="en-US"/>
        </w:rPr>
        <w:t>P</w:t>
      </w:r>
      <w:r w:rsidR="00CC2A92">
        <w:rPr>
          <w:color w:val="000000"/>
          <w:lang w:val="en-US"/>
        </w:rPr>
        <w:t>oliteknik Penerbangan Indonesia Curug</w:t>
      </w:r>
      <w:r>
        <w:rPr>
          <w:color w:val="000000"/>
        </w:rPr>
        <w:t>, Indonesia</w:t>
      </w:r>
    </w:p>
    <w:p w14:paraId="5461FAA8" w14:textId="77777777" w:rsidR="006E73EE" w:rsidRPr="006E73EE" w:rsidRDefault="006E73EE">
      <w:pPr>
        <w:pBdr>
          <w:top w:val="nil"/>
          <w:left w:val="nil"/>
          <w:bottom w:val="nil"/>
          <w:right w:val="nil"/>
          <w:between w:val="nil"/>
        </w:pBdr>
        <w:jc w:val="center"/>
        <w:rPr>
          <w:color w:val="000000"/>
          <w:lang w:val="en-US"/>
        </w:rPr>
      </w:pPr>
      <w:r w:rsidRPr="006E73EE">
        <w:rPr>
          <w:color w:val="000000"/>
          <w:vertAlign w:val="superscript"/>
          <w:lang w:val="en-US"/>
        </w:rPr>
        <w:t>2</w:t>
      </w:r>
      <w:r w:rsidRPr="006E73EE">
        <w:rPr>
          <w:color w:val="000000"/>
          <w:lang w:val="en-US"/>
        </w:rPr>
        <w:t>Politeknik Penerbangan Indonesia Curug, Indonesia</w:t>
      </w:r>
    </w:p>
    <w:p w14:paraId="4DD9F0FF" w14:textId="3A9C4706" w:rsidR="00A903F0" w:rsidRPr="00552380" w:rsidRDefault="00CC2A92">
      <w:pPr>
        <w:pBdr>
          <w:top w:val="nil"/>
          <w:left w:val="nil"/>
          <w:bottom w:val="nil"/>
          <w:right w:val="nil"/>
          <w:between w:val="nil"/>
        </w:pBdr>
        <w:jc w:val="center"/>
        <w:rPr>
          <w:color w:val="000000"/>
        </w:rPr>
      </w:pPr>
      <w:r>
        <w:rPr>
          <w:color w:val="000000"/>
        </w:rPr>
        <w:t>Email</w:t>
      </w:r>
      <w:r w:rsidR="00722341">
        <w:rPr>
          <w:color w:val="000000"/>
          <w:lang w:val="en-US"/>
        </w:rPr>
        <w:t xml:space="preserve"> Koresponden</w:t>
      </w:r>
      <w:r>
        <w:rPr>
          <w:color w:val="000000"/>
        </w:rPr>
        <w:t xml:space="preserve">: </w:t>
      </w:r>
      <w:hyperlink r:id="rId9" w:history="1">
        <w:r w:rsidR="00552380" w:rsidRPr="007925DE">
          <w:rPr>
            <w:rStyle w:val="Hyperlink"/>
            <w:lang w:val="en-US"/>
          </w:rPr>
          <w:t>muhammadraflikrisman28@gmail.com</w:t>
        </w:r>
      </w:hyperlink>
      <w:r w:rsidR="00552380">
        <w:t xml:space="preserve"> </w:t>
      </w:r>
    </w:p>
    <w:p w14:paraId="3CFF4B0B" w14:textId="77777777" w:rsidR="00CC2A92" w:rsidRPr="00CC2A92" w:rsidRDefault="00CC2A92">
      <w:pPr>
        <w:pBdr>
          <w:top w:val="nil"/>
          <w:left w:val="nil"/>
          <w:bottom w:val="nil"/>
          <w:right w:val="nil"/>
          <w:between w:val="nil"/>
        </w:pBdr>
        <w:jc w:val="center"/>
        <w:rPr>
          <w:color w:val="000000"/>
          <w:lang w:val="en-US"/>
        </w:rPr>
      </w:pPr>
    </w:p>
    <w:tbl>
      <w:tblPr>
        <w:tblW w:w="7700" w:type="dxa"/>
        <w:jc w:val="center"/>
        <w:tblBorders>
          <w:top w:val="nil"/>
          <w:left w:val="nil"/>
          <w:bottom w:val="nil"/>
          <w:right w:val="nil"/>
          <w:insideH w:val="nil"/>
          <w:insideV w:val="nil"/>
        </w:tblBorders>
        <w:tblLayout w:type="fixed"/>
        <w:tblLook w:val="0400" w:firstRow="0" w:lastRow="0" w:firstColumn="0" w:lastColumn="0" w:noHBand="0" w:noVBand="1"/>
      </w:tblPr>
      <w:tblGrid>
        <w:gridCol w:w="2566"/>
        <w:gridCol w:w="2567"/>
        <w:gridCol w:w="2567"/>
      </w:tblGrid>
      <w:tr w:rsidR="00552380" w14:paraId="24291289" w14:textId="77777777" w:rsidTr="008A592C">
        <w:trPr>
          <w:jc w:val="center"/>
        </w:trPr>
        <w:tc>
          <w:tcPr>
            <w:tcW w:w="2566" w:type="dxa"/>
          </w:tcPr>
          <w:p w14:paraId="185D7644" w14:textId="77777777" w:rsidR="00552380" w:rsidRDefault="00552380" w:rsidP="008A592C">
            <w:pPr>
              <w:jc w:val="center"/>
              <w:rPr>
                <w:rFonts w:ascii="Times New Roman" w:eastAsia="Times New Roman" w:hAnsi="Times New Roman" w:cs="Times New Roman"/>
                <w:b/>
              </w:rPr>
            </w:pPr>
            <w:r>
              <w:rPr>
                <w:rFonts w:ascii="Times New Roman" w:eastAsia="Times New Roman" w:hAnsi="Times New Roman" w:cs="Times New Roman"/>
                <w:b/>
              </w:rPr>
              <w:t>Received :</w:t>
            </w:r>
          </w:p>
        </w:tc>
        <w:tc>
          <w:tcPr>
            <w:tcW w:w="2567" w:type="dxa"/>
          </w:tcPr>
          <w:p w14:paraId="548ED450" w14:textId="77777777" w:rsidR="00552380" w:rsidRDefault="00552380" w:rsidP="008A592C">
            <w:pPr>
              <w:jc w:val="center"/>
              <w:rPr>
                <w:rFonts w:ascii="Times New Roman" w:eastAsia="Times New Roman" w:hAnsi="Times New Roman" w:cs="Times New Roman"/>
                <w:b/>
              </w:rPr>
            </w:pPr>
            <w:r>
              <w:rPr>
                <w:rFonts w:ascii="Times New Roman" w:eastAsia="Times New Roman" w:hAnsi="Times New Roman" w:cs="Times New Roman"/>
                <w:b/>
              </w:rPr>
              <w:t>Revised :</w:t>
            </w:r>
          </w:p>
        </w:tc>
        <w:tc>
          <w:tcPr>
            <w:tcW w:w="2567" w:type="dxa"/>
          </w:tcPr>
          <w:p w14:paraId="0673D117" w14:textId="77777777" w:rsidR="00552380" w:rsidRDefault="00552380" w:rsidP="008A592C">
            <w:pPr>
              <w:jc w:val="center"/>
              <w:rPr>
                <w:rFonts w:ascii="Times New Roman" w:eastAsia="Times New Roman" w:hAnsi="Times New Roman" w:cs="Times New Roman"/>
                <w:b/>
              </w:rPr>
            </w:pPr>
            <w:r>
              <w:rPr>
                <w:rFonts w:ascii="Times New Roman" w:eastAsia="Times New Roman" w:hAnsi="Times New Roman" w:cs="Times New Roman"/>
                <w:b/>
              </w:rPr>
              <w:t>Accepted :</w:t>
            </w:r>
          </w:p>
        </w:tc>
      </w:tr>
      <w:tr w:rsidR="00552380" w14:paraId="4F0D041E" w14:textId="77777777" w:rsidTr="008A592C">
        <w:trPr>
          <w:jc w:val="center"/>
        </w:trPr>
        <w:tc>
          <w:tcPr>
            <w:tcW w:w="2566" w:type="dxa"/>
          </w:tcPr>
          <w:p w14:paraId="56B8C791" w14:textId="77777777" w:rsidR="00552380" w:rsidRDefault="00552380" w:rsidP="008A592C">
            <w:pPr>
              <w:jc w:val="center"/>
              <w:rPr>
                <w:rFonts w:ascii="Times New Roman" w:eastAsia="Times New Roman" w:hAnsi="Times New Roman" w:cs="Times New Roman"/>
              </w:rPr>
            </w:pPr>
            <w:r>
              <w:rPr>
                <w:rFonts w:ascii="Times New Roman" w:eastAsia="Times New Roman" w:hAnsi="Times New Roman" w:cs="Times New Roman"/>
              </w:rPr>
              <w:t>13 Mei 2024</w:t>
            </w:r>
          </w:p>
        </w:tc>
        <w:tc>
          <w:tcPr>
            <w:tcW w:w="2567" w:type="dxa"/>
          </w:tcPr>
          <w:p w14:paraId="09CCEF8E" w14:textId="77777777" w:rsidR="00552380" w:rsidRDefault="00552380" w:rsidP="008A592C">
            <w:pPr>
              <w:shd w:val="clear" w:color="auto" w:fill="FFFFFF"/>
              <w:jc w:val="center"/>
              <w:rPr>
                <w:rFonts w:ascii="Times New Roman" w:eastAsia="Times New Roman" w:hAnsi="Times New Roman" w:cs="Times New Roman"/>
              </w:rPr>
            </w:pPr>
            <w:r>
              <w:rPr>
                <w:rFonts w:ascii="Times New Roman" w:eastAsia="Times New Roman" w:hAnsi="Times New Roman" w:cs="Times New Roman"/>
              </w:rPr>
              <w:t>31 Mei 2024</w:t>
            </w:r>
          </w:p>
        </w:tc>
        <w:tc>
          <w:tcPr>
            <w:tcW w:w="2567" w:type="dxa"/>
          </w:tcPr>
          <w:p w14:paraId="160EC0F4" w14:textId="77777777" w:rsidR="00552380" w:rsidRDefault="00552380" w:rsidP="008A592C">
            <w:pPr>
              <w:shd w:val="clear" w:color="auto" w:fill="FFFFFF"/>
              <w:jc w:val="center"/>
              <w:rPr>
                <w:rFonts w:ascii="Times New Roman" w:eastAsia="Times New Roman" w:hAnsi="Times New Roman" w:cs="Times New Roman"/>
              </w:rPr>
            </w:pPr>
            <w:r>
              <w:rPr>
                <w:rFonts w:ascii="Times New Roman" w:eastAsia="Times New Roman" w:hAnsi="Times New Roman" w:cs="Times New Roman"/>
              </w:rPr>
              <w:t>30 Juni 2024</w:t>
            </w:r>
          </w:p>
        </w:tc>
      </w:tr>
    </w:tbl>
    <w:p w14:paraId="28EEA7C2" w14:textId="77777777" w:rsidR="00A903F0" w:rsidRPr="006E3E90" w:rsidRDefault="00A903F0">
      <w:pPr>
        <w:rPr>
          <w:sz w:val="24"/>
          <w:szCs w:val="24"/>
          <w:lang w:val="en-US"/>
        </w:rPr>
      </w:pPr>
    </w:p>
    <w:p w14:paraId="66A6913F" w14:textId="77777777" w:rsidR="00A903F0" w:rsidRDefault="00B97C8F">
      <w:pPr>
        <w:pStyle w:val="Heading2"/>
        <w:rPr>
          <w:i/>
        </w:rPr>
      </w:pPr>
      <w:r>
        <w:t>Abstrak</w:t>
      </w:r>
    </w:p>
    <w:p w14:paraId="2CA0BA4C" w14:textId="28F528A2" w:rsidR="003F6314" w:rsidRDefault="003F6314" w:rsidP="003F6314">
      <w:pPr>
        <w:pBdr>
          <w:top w:val="nil"/>
          <w:left w:val="nil"/>
          <w:bottom w:val="nil"/>
          <w:right w:val="nil"/>
          <w:between w:val="nil"/>
        </w:pBdr>
        <w:spacing w:after="240"/>
        <w:ind w:left="567" w:right="567"/>
        <w:rPr>
          <w:color w:val="000000"/>
        </w:rPr>
      </w:pPr>
      <w:r>
        <w:rPr>
          <w:color w:val="000000"/>
        </w:rPr>
        <w:t>Artikel ini meneliti</w:t>
      </w:r>
      <w:r w:rsidRPr="003F6314">
        <w:rPr>
          <w:color w:val="000000"/>
        </w:rPr>
        <w:t xml:space="preserve"> peran penting </w:t>
      </w:r>
      <w:r w:rsidRPr="003F6314">
        <w:rPr>
          <w:color w:val="000000" w:themeColor="text1"/>
          <w:lang w:val="en-US"/>
        </w:rPr>
        <w:t xml:space="preserve">etika kepemimpinan </w:t>
      </w:r>
      <w:r w:rsidRPr="003F6314">
        <w:rPr>
          <w:color w:val="000000"/>
        </w:rPr>
        <w:t xml:space="preserve">dalam industri penerbangan, yang beroperasi dalam lingkungan yang kompleks dan berisiko. Artikel ini berfokus pada integritas, tanggung jawab, dan dampaknya terhadap budaya keselamatan dan kinerja organisasi. Penelitian ini menggunakan metode </w:t>
      </w:r>
      <w:r w:rsidRPr="003F6314">
        <w:rPr>
          <w:i/>
          <w:color w:val="000000"/>
          <w:lang w:val="en-US"/>
        </w:rPr>
        <w:t>sytem literature review</w:t>
      </w:r>
      <w:r>
        <w:rPr>
          <w:color w:val="000000"/>
          <w:lang w:val="en-US"/>
        </w:rPr>
        <w:t xml:space="preserve"> </w:t>
      </w:r>
      <w:r w:rsidRPr="003F6314">
        <w:rPr>
          <w:color w:val="000000"/>
        </w:rPr>
        <w:t>(SLR) untuk mengeksplorasi literatur yang relevan. Temuan menunjukkan bahwa para pemimpin dalam industri penerbangan harus memiliki keterampilan administratif yang tinggi dan integritas moral yang kuat. Kepemimpinan etis memainkan peran penting dalam memastikan keselamatan operasional dan kesejahteraan karyawan. Hasil penelitian menunjukkan bahwa para pemimpin yang mempraktikkan kepemimpinan etis cenderung menciptakan lingkungan kerja yang lebih aman dan lebih produktif. Metodologi penelitian dimulai dengan merumuskan pertanyaan penelitian yang jelas mengenai kepemimpinan etis dalam industri penerbangan. Pencarian literatur dilakukan secara sistematis menggunakan basis data akademis yang relevan dan kata kunci yang tepat untuk mengidentifikasi studi yang relevan. Artikel yang dipilih dievaluasi untuk kualitas metodologis dan relevansi dengan topik penelitian. Informasi yang dikumpulkan dari artikel-artikel ini disintesis untuk menyajikan temuan dan implikasi utama bagi praktik kepemimpinan dalam industri penerbangan. Artikel ini menyimpulkan bahwa integritas, tanggung jawab, dan keselamatan adalah aspek utama kepemimpinan etis dalam industri penerbangan. Para pemimpin yang mempraktikkan etika dapat secara positif memengaruhi budaya keselamatan dan kinerja organisasi. Oleh karena itu, sangat penting bagi para pemimpin di industri penerbangan untuk mengutamakan integritas dan tanggung jawab dalam praktik kepemimpinannya guna mendukung kemajuan berkelanjutan dalam bisnis penerbangan.</w:t>
      </w:r>
    </w:p>
    <w:p w14:paraId="06F349F2" w14:textId="19362880" w:rsidR="00722341" w:rsidRPr="00552380" w:rsidRDefault="00B97C8F" w:rsidP="00552380">
      <w:pPr>
        <w:pBdr>
          <w:top w:val="nil"/>
          <w:left w:val="nil"/>
          <w:bottom w:val="nil"/>
          <w:right w:val="nil"/>
          <w:between w:val="nil"/>
        </w:pBdr>
        <w:spacing w:after="240"/>
        <w:ind w:left="567" w:right="567"/>
        <w:rPr>
          <w:color w:val="000000"/>
        </w:rPr>
      </w:pPr>
      <w:r>
        <w:rPr>
          <w:b/>
          <w:color w:val="000000"/>
        </w:rPr>
        <w:t>Kata kunci</w:t>
      </w:r>
      <w:r>
        <w:rPr>
          <w:color w:val="000000"/>
        </w:rPr>
        <w:t xml:space="preserve">: </w:t>
      </w:r>
      <w:r w:rsidR="00A21CFD">
        <w:rPr>
          <w:color w:val="000000"/>
          <w:lang w:val="en-US"/>
        </w:rPr>
        <w:t xml:space="preserve"> Etika </w:t>
      </w:r>
      <w:r w:rsidR="002B3111" w:rsidRPr="002B3111">
        <w:rPr>
          <w:color w:val="000000"/>
          <w:lang w:val="en-US"/>
        </w:rPr>
        <w:t xml:space="preserve">Kepemimpinan, </w:t>
      </w:r>
      <w:r w:rsidR="00A21CFD">
        <w:rPr>
          <w:color w:val="000000"/>
          <w:lang w:val="en-US"/>
        </w:rPr>
        <w:t>Penerbangan</w:t>
      </w:r>
      <w:r w:rsidR="002B3111" w:rsidRPr="002B3111">
        <w:rPr>
          <w:color w:val="000000"/>
          <w:lang w:val="en-US"/>
        </w:rPr>
        <w:t xml:space="preserve">, </w:t>
      </w:r>
      <w:r w:rsidR="002B3111" w:rsidRPr="002B3111">
        <w:rPr>
          <w:i/>
          <w:color w:val="000000"/>
          <w:lang w:val="en-US"/>
        </w:rPr>
        <w:t>Systematic Literature Review</w:t>
      </w:r>
      <w:r w:rsidR="006E3E90">
        <w:rPr>
          <w:color w:val="000000"/>
          <w:lang w:val="en-US"/>
        </w:rPr>
        <w:t xml:space="preserve"> (SLR)</w:t>
      </w:r>
      <w:r w:rsidR="002B3111" w:rsidRPr="002B3111">
        <w:rPr>
          <w:color w:val="000000"/>
          <w:lang w:val="en-US"/>
        </w:rPr>
        <w:t>.</w:t>
      </w:r>
    </w:p>
    <w:p w14:paraId="3E6872A6" w14:textId="77777777" w:rsidR="006E3E90" w:rsidRPr="00966620" w:rsidRDefault="00B97C8F" w:rsidP="00966620">
      <w:pPr>
        <w:pStyle w:val="Heading2"/>
        <w:rPr>
          <w:i/>
          <w:lang w:val="en-US"/>
        </w:rPr>
      </w:pPr>
      <w:r w:rsidRPr="005C28D7">
        <w:rPr>
          <w:i/>
        </w:rPr>
        <w:t>Abstract</w:t>
      </w:r>
    </w:p>
    <w:p w14:paraId="5E80BA5E" w14:textId="7E4AA1B5" w:rsidR="006E3E90" w:rsidRDefault="00A21CFD" w:rsidP="006E3E90">
      <w:pPr>
        <w:pBdr>
          <w:top w:val="nil"/>
          <w:left w:val="nil"/>
          <w:bottom w:val="nil"/>
          <w:right w:val="nil"/>
          <w:between w:val="nil"/>
        </w:pBdr>
        <w:ind w:left="567" w:right="567"/>
        <w:rPr>
          <w:i/>
          <w:color w:val="202124"/>
          <w:lang w:val="en-US"/>
        </w:rPr>
      </w:pPr>
      <w:r w:rsidRPr="00A21CFD">
        <w:rPr>
          <w:i/>
          <w:color w:val="202124"/>
          <w:lang w:val="en-US"/>
        </w:rPr>
        <w:t xml:space="preserve">This article investigates the crucial role of ethical leadership in the aviation industry, which operates in a complex and risky environment. It focuses on integrity, responsibility, and their impact on safety culture and organizational performance. The research employs the Systematic Literature Review (SLR) method to explore relevant literature. Findings indicate that leaders in the aviation </w:t>
      </w:r>
      <w:r w:rsidRPr="00A21CFD">
        <w:rPr>
          <w:i/>
          <w:color w:val="202124"/>
          <w:lang w:val="en-US"/>
        </w:rPr>
        <w:lastRenderedPageBreak/>
        <w:t>industry must possess high administrative skills and strong moral integrity. Ethical leadership plays a vital role in ensuring operational safety and employee well-being. Research results suggest that leaders who practice ethical leadership tend to create safer and more productive work environments. The research methodology begins with formulating clear research questions regarding ethical leadership in the aviation industry. Literature search is conducted systematically using relevant academic databases and appropriate keywords to identify relevant studies. Selected articles are evaluated for methodological quality and relevance to the research topic. Information gathered from these articles is synthesized to present key findings and implications for leadership practices in the aviation industry. The article concludes that integrity, responsibility, and safety are key aspects of ethical leadership in the aviation industry. Leaders who practice ethics can positively influence safety culture and organizational performance. Therefore, it is crucial for leaders in the aviation industry to prioritize integrity and responsibility in their leadership practices to support sustainable progress in aviation business.</w:t>
      </w:r>
    </w:p>
    <w:p w14:paraId="71F5CECE" w14:textId="77777777" w:rsidR="00A21CFD" w:rsidRPr="006E3E90" w:rsidRDefault="00A21CFD" w:rsidP="006E3E90">
      <w:pPr>
        <w:pBdr>
          <w:top w:val="nil"/>
          <w:left w:val="nil"/>
          <w:bottom w:val="nil"/>
          <w:right w:val="nil"/>
          <w:between w:val="nil"/>
        </w:pBdr>
        <w:ind w:left="567" w:right="567"/>
        <w:rPr>
          <w:i/>
          <w:color w:val="202124"/>
          <w:lang w:val="en-US"/>
        </w:rPr>
      </w:pPr>
    </w:p>
    <w:p w14:paraId="0B7A93C0" w14:textId="1E389B25" w:rsidR="00A903F0" w:rsidRPr="006E3E90" w:rsidRDefault="00B97C8F">
      <w:pPr>
        <w:pBdr>
          <w:top w:val="nil"/>
          <w:left w:val="nil"/>
          <w:bottom w:val="nil"/>
          <w:right w:val="nil"/>
          <w:between w:val="nil"/>
        </w:pBdr>
        <w:spacing w:after="240"/>
        <w:ind w:left="567" w:right="567"/>
        <w:rPr>
          <w:i/>
          <w:color w:val="000000"/>
          <w:lang w:val="en-US"/>
        </w:rPr>
      </w:pPr>
      <w:r>
        <w:rPr>
          <w:b/>
          <w:i/>
          <w:color w:val="000000"/>
        </w:rPr>
        <w:t>Keywords</w:t>
      </w:r>
      <w:r>
        <w:rPr>
          <w:i/>
          <w:color w:val="000000"/>
        </w:rPr>
        <w:t xml:space="preserve">: </w:t>
      </w:r>
      <w:r w:rsidR="006E3E90" w:rsidRPr="006E3E90">
        <w:rPr>
          <w:i/>
          <w:color w:val="000000"/>
        </w:rPr>
        <w:t>Leadership</w:t>
      </w:r>
      <w:r w:rsidR="00A21CFD">
        <w:rPr>
          <w:i/>
          <w:color w:val="000000"/>
          <w:lang w:val="en-US"/>
        </w:rPr>
        <w:t xml:space="preserve"> Ethics</w:t>
      </w:r>
      <w:r w:rsidR="006E3E90" w:rsidRPr="006E3E90">
        <w:rPr>
          <w:i/>
          <w:color w:val="000000"/>
        </w:rPr>
        <w:t>, Aviation, Systematic Literature Review</w:t>
      </w:r>
      <w:r w:rsidR="00A21CFD">
        <w:rPr>
          <w:i/>
          <w:color w:val="000000"/>
          <w:lang w:val="en-US"/>
        </w:rPr>
        <w:t xml:space="preserve"> </w:t>
      </w:r>
      <w:r w:rsidR="006E3E90" w:rsidRPr="006E3E90">
        <w:rPr>
          <w:color w:val="000000"/>
          <w:lang w:val="en-US"/>
        </w:rPr>
        <w:t>(SLR)</w:t>
      </w:r>
      <w:r w:rsidR="006E3E90" w:rsidRPr="006E3E90">
        <w:rPr>
          <w:i/>
          <w:color w:val="000000"/>
        </w:rPr>
        <w:t xml:space="preserve"> </w:t>
      </w:r>
    </w:p>
    <w:p w14:paraId="7882D9EE" w14:textId="77777777" w:rsidR="00A903F0" w:rsidRDefault="00A903F0">
      <w:pPr>
        <w:pBdr>
          <w:top w:val="nil"/>
          <w:left w:val="nil"/>
          <w:bottom w:val="nil"/>
          <w:right w:val="nil"/>
          <w:between w:val="nil"/>
        </w:pBdr>
        <w:spacing w:after="240"/>
        <w:ind w:left="567" w:right="567"/>
        <w:rPr>
          <w:i/>
          <w:color w:val="000000"/>
        </w:rPr>
      </w:pPr>
    </w:p>
    <w:p w14:paraId="4EEF6D9B" w14:textId="37AC3649" w:rsidR="00A903F0" w:rsidRDefault="002350CB" w:rsidP="002350CB">
      <w:pPr>
        <w:pStyle w:val="Heading2"/>
        <w:tabs>
          <w:tab w:val="left" w:pos="510"/>
          <w:tab w:val="center" w:pos="4535"/>
        </w:tabs>
        <w:jc w:val="left"/>
      </w:pPr>
      <w:r>
        <w:tab/>
      </w:r>
      <w:r>
        <w:tab/>
      </w:r>
      <w:r w:rsidR="00B97C8F">
        <w:t>PENDAHULUAN</w:t>
      </w:r>
    </w:p>
    <w:p w14:paraId="3610BCDD" w14:textId="53956AAB" w:rsidR="002350CB" w:rsidRPr="002350CB" w:rsidRDefault="002350CB" w:rsidP="002350CB">
      <w:pPr>
        <w:spacing w:after="120"/>
        <w:rPr>
          <w:lang w:val="en-US"/>
        </w:rPr>
      </w:pPr>
      <w:r w:rsidRPr="002350CB">
        <w:rPr>
          <w:lang w:val="en-US"/>
        </w:rPr>
        <w:t>Industri penerbangan merupakan salah satu sektor yang memiliki peran vital dalam perekonomian global. Dengan adanya perkembangan teknologi dan globalisasi, industri ini mengalami pertumbuhan yang pesat. Namun, dengan pertumbuhan yang cepat ini, muncul tantangan baru yang harus dihadapi, salah satunya adalah masalah etika dalam kepemimpinan</w:t>
      </w:r>
      <w:r>
        <w:rPr>
          <w:lang w:val="en-US"/>
        </w:rPr>
        <w:t xml:space="preserve"> </w:t>
      </w:r>
      <w:r>
        <w:rPr>
          <w:lang w:val="en-US"/>
        </w:rPr>
        <w:fldChar w:fldCharType="begin" w:fldLock="1"/>
      </w:r>
      <w:r w:rsidR="00A42CB2">
        <w:rPr>
          <w:lang w:val="en-US"/>
        </w:rPr>
        <w:instrText>ADDIN CSL_CITATION {"citationItems":[{"id":"ITEM-1","itemData":{"abstract":"Leadership is an important factor that determines employee performance and the organization's ability to adapt to environmental changes. The purpose of this study is to understand that ethics and transformational leadership greatly influence how employees work. This research is a research using literature study method or literature review. Through this qualitative approach, it is hoped that this research can provide in-depth insight into the Ethics and Transformation of a leader on the performance of employees. It was concluded from this study that the influence of ethics on employee performance has significant results related to ethical leadership and transformational leadership on employee performance to increase employee ability in ethics and employee courage because they get motivation from their leaders.","author":[{"dropping-particle":"","family":"Pratiwi Junaidi","given":"Rosita","non-dropping-particle":"","parse-names":false,"suffix":""},{"dropping-particle":"","family":"Agustina","given":"Fitria","non-dropping-particle":"","parse-names":false,"suffix":""},{"dropping-particle":"","family":"Abbas Sastrodiputro","given":"Mohammad","non-dropping-particle":"","parse-names":false,"suffix":""},{"dropping-particle":"","family":"Isa Anshori","given":"Mochammad","non-dropping-particle":"","parse-names":false,"suffix":""},{"dropping-particle":"","family":"Trunojoyo Madura Alamat","given":"Universitas","non-dropping-particle":"","parse-names":false,"suffix":""},{"dropping-particle":"","family":"Raya Telang","given":"Jl","non-dropping-particle":"","parse-names":false,"suffix":""},{"dropping-particle":"","family":"Box","given":"Po","non-dropping-particle":"","parse-names":false,"suffix":""},{"dropping-particle":"","family":"Kamal","given":"Kecamatan","non-dropping-particle":"","parse-names":false,"suffix":""},{"dropping-particle":"","family":"Jawa Timur","given":"Bangkalan","non-dropping-particle":"","parse-names":false,"suffix":""}],"container-title":"Jurnal Riset Manajemen dan Ekonomi","id":"ITEM-1","issue":"3","issued":{"date-parts":[["2023"]]},"page":"282-304","title":"Implementasi Etika Kepemimpinan dan Kepemimpinan Tranformasional Pada Kinerja Karyawan (Studi Literatur)","type":"article-journal","volume":"1"},"uris":["http://www.mendeley.com/documents/?uuid=b866d72c-4b70-4911-96d2-73076a62d6bc"]}],"mendeley":{"formattedCitation":"(Pratiwi Junaidi et al., 2023)","plainTextFormattedCitation":"(Pratiwi Junaidi et al., 2023)","previouslyFormattedCitation":"(Pratiwi Junaidi et al., 2023)"},"properties":{"noteIndex":0},"schema":"https://github.com/citation-style-language/schema/raw/master/csl-citation.json"}</w:instrText>
      </w:r>
      <w:r>
        <w:rPr>
          <w:lang w:val="en-US"/>
        </w:rPr>
        <w:fldChar w:fldCharType="separate"/>
      </w:r>
      <w:r w:rsidRPr="002350CB">
        <w:rPr>
          <w:noProof/>
          <w:lang w:val="en-US"/>
        </w:rPr>
        <w:t>(Pratiwi Junaidi et al., 2023)</w:t>
      </w:r>
      <w:r>
        <w:rPr>
          <w:lang w:val="en-US"/>
        </w:rPr>
        <w:fldChar w:fldCharType="end"/>
      </w:r>
      <w:r w:rsidRPr="002350CB">
        <w:rPr>
          <w:lang w:val="en-US"/>
        </w:rPr>
        <w:t>. Etika kepemimpinan dalam industri penerbangan menjadi topik yang semakin relevan, mengingat pentingnya kepercayaan dan keamanan yang harus dijaga oleh para pemimpin di industri ini</w:t>
      </w:r>
      <w:r>
        <w:rPr>
          <w:lang w:val="en-US"/>
        </w:rPr>
        <w:t xml:space="preserve"> </w:t>
      </w:r>
      <w:r>
        <w:rPr>
          <w:lang w:val="en-US"/>
        </w:rPr>
        <w:fldChar w:fldCharType="begin" w:fldLock="1"/>
      </w:r>
      <w:r>
        <w:rPr>
          <w:lang w:val="en-US"/>
        </w:rPr>
        <w:instrText>ADDIN CSL_CITATION {"citationItems":[{"id":"ITEM-1","itemData":{"DOI":"10.55927/modern.v2i4.4737","abstract":"This study aims to explore Heifetz's perspective and Burns' perspective on Leadership Ethics, the dark side of leadership and the principles of ethical leadership. In this study using a literature study approach where the authors rely on various literature to obtain data and use qualitative methods because the data generated is in the form of words or descriptions. The results of this study indicate that the ethical leadership quality of a leader must be improved according to the target in terms of performance with the ethical principles of good leadership such as honesty, fairness, integrity, altruism and loyalty. It can be concluded that leadership ethics plays a very important role in the process of leading a company","author":[{"dropping-particle":"","family":"Ami","given":"Peni Nevia Fitri","non-dropping-particle":"","parse-names":false,"suffix":""},{"dropping-particle":"","family":"Anshori","given":"Mochammad Isa","non-dropping-particle":"","parse-names":false,"suffix":""}],"container-title":"Indonesian Journal of Contemporary Multidisciplinary Research","id":"ITEM-1","issue":"4","issued":{"date-parts":[["2023"]]},"page":"821-838","title":"Leadership Ethics Study in Heifetz Perspective and Burns Perspective","type":"article-journal","volume":"2"},"uris":["http://www.mendeley.com/documents/?uuid=208d639c-219b-40e0-85bb-a19c93660535"]}],"mendeley":{"formattedCitation":"(Ami &amp; Anshori, 2023)","plainTextFormattedCitation":"(Ami &amp; Anshori, 2023)","previouslyFormattedCitation":"(Ami &amp; Anshori, 2023)"},"properties":{"noteIndex":0},"schema":"https://github.com/citation-style-language/schema/raw/master/csl-citation.json"}</w:instrText>
      </w:r>
      <w:r>
        <w:rPr>
          <w:lang w:val="en-US"/>
        </w:rPr>
        <w:fldChar w:fldCharType="separate"/>
      </w:r>
      <w:r w:rsidRPr="002350CB">
        <w:rPr>
          <w:noProof/>
          <w:lang w:val="en-US"/>
        </w:rPr>
        <w:t>(Ami &amp; Anshori, 2023)</w:t>
      </w:r>
      <w:r>
        <w:rPr>
          <w:lang w:val="en-US"/>
        </w:rPr>
        <w:fldChar w:fldCharType="end"/>
      </w:r>
      <w:r w:rsidRPr="002350CB">
        <w:rPr>
          <w:lang w:val="en-US"/>
        </w:rPr>
        <w:t>.</w:t>
      </w:r>
    </w:p>
    <w:p w14:paraId="3B2A4459" w14:textId="7081044F" w:rsidR="002350CB" w:rsidRPr="002350CB" w:rsidRDefault="002350CB" w:rsidP="002350CB">
      <w:pPr>
        <w:spacing w:after="120"/>
        <w:rPr>
          <w:lang w:val="en-US"/>
        </w:rPr>
      </w:pPr>
      <w:r w:rsidRPr="002350CB">
        <w:rPr>
          <w:lang w:val="en-US"/>
        </w:rPr>
        <w:t>Kepemimpinan yang beretika tidak hanya berpengaruh pada kinerja operasional perusahaan penerbangan, tetapi juga pada keselamatan penumpang dan staf</w:t>
      </w:r>
      <w:r w:rsidR="00A42CB2">
        <w:rPr>
          <w:lang w:val="en-US"/>
        </w:rPr>
        <w:t xml:space="preserve"> </w:t>
      </w:r>
      <w:r w:rsidR="00A42CB2">
        <w:rPr>
          <w:lang w:val="en-US"/>
        </w:rPr>
        <w:fldChar w:fldCharType="begin" w:fldLock="1"/>
      </w:r>
      <w:r w:rsidR="00A42CB2">
        <w:rPr>
          <w:lang w:val="en-US"/>
        </w:rPr>
        <w:instrText>ADDIN CSL_CITATION {"citationItems":[{"id":"ITEM-1","itemData":{"ISSN":"2355-4721","author":[{"dropping-particle":"","family":"Pahrudin, C., Marina, S., &amp; Agusinta","given":"L","non-dropping-particle":"","parse-names":false,"suffix":""}],"container-title":"Jurnal Manajemen Transportasi &amp; Logistik","id":"ITEM-1","issue":"2","issued":{"date-parts":[["2018"]]},"page":"117-128","title":"Kepemimpinan Etis, Karakteristik Pekerjaan, dan Kepuasan Kerja Karyawan Maskapai Penerbangan","type":"article-journal","volume":"5"},"uris":["http://www.mendeley.com/documents/?uuid=9c95efb0-2dbb-4c3e-bf35-c8894928dec4"]}],"mendeley":{"formattedCitation":"(Pahrudin, C., Marina, S., &amp; Agusinta, 2018)","plainTextFormattedCitation":"(Pahrudin, C., Marina, S., &amp; Agusinta, 2018)","previouslyFormattedCitation":"(Pahrudin, C., Marina, S., &amp; Agusinta, 2018)"},"properties":{"noteIndex":0},"schema":"https://github.com/citation-style-language/schema/raw/master/csl-citation.json"}</w:instrText>
      </w:r>
      <w:r w:rsidR="00A42CB2">
        <w:rPr>
          <w:lang w:val="en-US"/>
        </w:rPr>
        <w:fldChar w:fldCharType="separate"/>
      </w:r>
      <w:r w:rsidR="00A42CB2" w:rsidRPr="00A42CB2">
        <w:rPr>
          <w:noProof/>
          <w:lang w:val="en-US"/>
        </w:rPr>
        <w:t>(Pahrudin, C., Marina, S., &amp; Agusinta, 2018)</w:t>
      </w:r>
      <w:r w:rsidR="00A42CB2">
        <w:rPr>
          <w:lang w:val="en-US"/>
        </w:rPr>
        <w:fldChar w:fldCharType="end"/>
      </w:r>
      <w:r w:rsidR="00A42CB2">
        <w:rPr>
          <w:lang w:val="en-US"/>
        </w:rPr>
        <w:t>.</w:t>
      </w:r>
      <w:r w:rsidRPr="002350CB">
        <w:rPr>
          <w:lang w:val="en-US"/>
        </w:rPr>
        <w:t xml:space="preserve"> Pemimpin yang mampu menerapkan prinsip-prinsip etika dalam kepemimpinan akan membentuk budaya kerja yang positif, yang pada akhirnya akan meningkatkan kinerja dan reputasi perusahaan</w:t>
      </w:r>
      <w:r w:rsidR="00A42CB2">
        <w:rPr>
          <w:lang w:val="en-US"/>
        </w:rPr>
        <w:t xml:space="preserve"> </w:t>
      </w:r>
      <w:r w:rsidR="00A42CB2">
        <w:rPr>
          <w:lang w:val="en-US"/>
        </w:rPr>
        <w:fldChar w:fldCharType="begin" w:fldLock="1"/>
      </w:r>
      <w:r w:rsidR="00A42CB2">
        <w:rPr>
          <w:lang w:val="en-US"/>
        </w:rPr>
        <w:instrText>ADDIN CSL_CITATION {"citationItems":[{"id":"ITEM-1","itemData":{"ISSN":"2355-4721","abstract":"The purpose of the study is to analyze factors to prioritize the development of aviation professional ethics based on virtue ethics in Indonesia and to decide which best suitable strategy to accomplish the purpose. The data was taken from 8 (eight) aviation and ethics expertise and practitioners. The method of data analysis used Analytic Network Process (ANP) and Super Decisions software was employed to process the data.The result shows that the best and most effective strategy in developing aviation professional ethics based on virtue ethics in Indonesia is by applying the Virtuous Leadership. The Virtue Ethics Approach is bound much with moral examples. It means, to ensure the professional and ethical employees in an organization, first thing to do is to assure that the leaders and managers of the organization can give examples and do the obligation with high commitment based on virtues values such as courageous character, honesty, and other cardinal virtues.","author":[{"dropping-particle":"","family":"Dewi Kania","given":"Dinar","non-dropping-particle":"","parse-names":false,"suffix":""},{"dropping-particle":"","family":"Artanti Arubusman","given":"Dian","non-dropping-particle":"","parse-names":false,"suffix":""},{"dropping-particle":"","family":"Sari","given":"Mustika","non-dropping-particle":"","parse-names":false,"suffix":""}],"id":"ITEM-1","issue":"03","issued":{"date-parts":[["2018"]]},"title":"Etika Profesi Penerbangan Berbasis Virtue Ethics di Indonesia Aviation Professional Ethics based on Virtue Ethics Approach in Indonesia","type":"article-journal","volume":"05"},"uris":["http://www.mendeley.com/documents/?uuid=5f8fb847-be4c-4acd-af37-cabe37e43893"]}],"mendeley":{"formattedCitation":"(Dewi Kania et al., 2018)","plainTextFormattedCitation":"(Dewi Kania et al., 2018)","previouslyFormattedCitation":"(Dewi Kania et al., 2018)"},"properties":{"noteIndex":0},"schema":"https://github.com/citation-style-language/schema/raw/master/csl-citation.json"}</w:instrText>
      </w:r>
      <w:r w:rsidR="00A42CB2">
        <w:rPr>
          <w:lang w:val="en-US"/>
        </w:rPr>
        <w:fldChar w:fldCharType="separate"/>
      </w:r>
      <w:r w:rsidR="00A42CB2" w:rsidRPr="00A42CB2">
        <w:rPr>
          <w:noProof/>
          <w:lang w:val="en-US"/>
        </w:rPr>
        <w:t>(Dewi Kania et al., 2018)</w:t>
      </w:r>
      <w:r w:rsidR="00A42CB2">
        <w:rPr>
          <w:lang w:val="en-US"/>
        </w:rPr>
        <w:fldChar w:fldCharType="end"/>
      </w:r>
      <w:r w:rsidRPr="002350CB">
        <w:rPr>
          <w:lang w:val="en-US"/>
        </w:rPr>
        <w:t>. Dalam konteks ini, etika kepemimpinan mencakup berbagai aspek seperti transparansi, keadilan, tanggung jawab, dan integritas.</w:t>
      </w:r>
    </w:p>
    <w:p w14:paraId="5F8CF0E8" w14:textId="0D4885B1" w:rsidR="002350CB" w:rsidRPr="002350CB" w:rsidRDefault="002350CB" w:rsidP="002350CB">
      <w:pPr>
        <w:spacing w:after="120"/>
        <w:rPr>
          <w:lang w:val="en-US"/>
        </w:rPr>
      </w:pPr>
      <w:r w:rsidRPr="002350CB">
        <w:rPr>
          <w:lang w:val="en-US"/>
        </w:rPr>
        <w:t>Berbagai penelitian menunjukkan bahwa kepemimpinan yang beretika memiliki korelasi yang kuat dengan kepuasan kerja karyawan, loyalitas pelanggan, dan reputasi perusahaan. Studi oleh</w:t>
      </w:r>
      <w:r w:rsidR="00A42CB2">
        <w:rPr>
          <w:lang w:val="en-US"/>
        </w:rPr>
        <w:t xml:space="preserve"> </w:t>
      </w:r>
      <w:r w:rsidR="00A42CB2">
        <w:rPr>
          <w:lang w:val="en-US"/>
        </w:rPr>
        <w:fldChar w:fldCharType="begin" w:fldLock="1"/>
      </w:r>
      <w:r w:rsidR="00A42CB2">
        <w:rPr>
          <w:lang w:val="en-US"/>
        </w:rPr>
        <w:instrText>ADDIN CSL_CITATION {"citationItems":[{"id":"ITEM-1","itemData":{"author":[{"dropping-particle":"","family":"Rakhma","given":"Meyla Tazqiya","non-dropping-particle":"","parse-names":false,"suffix":""},{"dropping-particle":"","family":"Yulianita","given":"Neni","non-dropping-particle":"","parse-names":false,"suffix":""}],"id":"ITEM-1","issued":{"date-parts":[["2022"]]},"title":"GAYA KEPEMIMPINAN DALAM DILEMA ETIS : TINJAUAN LITERATUR GAYA KOMUNIKASI KEPEMIMPINAN LEADERSHIP STYLES IN ETHICAL DILEMMAS : LITERATURE REVIEW ON LEADERSHIP COMMUNICATION STYLE","type":"article-journal","volume":"6"},"uris":["http://www.mendeley.com/documents/?uuid=414aa641-4874-477d-b7c2-b04b587fd16c"]}],"mendeley":{"formattedCitation":"(Rakhma &amp; Yulianita, 2022)","plainTextFormattedCitation":"(Rakhma &amp; Yulianita, 2022)","previouslyFormattedCitation":"(Rakhma &amp; Yulianita, 2022)"},"properties":{"noteIndex":0},"schema":"https://github.com/citation-style-language/schema/raw/master/csl-citation.json"}</w:instrText>
      </w:r>
      <w:r w:rsidR="00A42CB2">
        <w:rPr>
          <w:lang w:val="en-US"/>
        </w:rPr>
        <w:fldChar w:fldCharType="separate"/>
      </w:r>
      <w:r w:rsidR="00A42CB2" w:rsidRPr="00A42CB2">
        <w:rPr>
          <w:noProof/>
          <w:lang w:val="en-US"/>
        </w:rPr>
        <w:t>(Rakhma &amp; Yulianita, 2022)</w:t>
      </w:r>
      <w:r w:rsidR="00A42CB2">
        <w:rPr>
          <w:lang w:val="en-US"/>
        </w:rPr>
        <w:fldChar w:fldCharType="end"/>
      </w:r>
      <w:r w:rsidRPr="002350CB">
        <w:rPr>
          <w:lang w:val="en-US"/>
        </w:rPr>
        <w:t xml:space="preserve"> menunjukkan bahwa pemimpin yang mengedepankan etika mampu menciptakan lingkungan kerja yang harmonis dan produktif. Selain itu, penelitian oleh </w:t>
      </w:r>
      <w:r w:rsidR="00A42CB2">
        <w:rPr>
          <w:lang w:val="en-US"/>
        </w:rPr>
        <w:fldChar w:fldCharType="begin" w:fldLock="1"/>
      </w:r>
      <w:r w:rsidR="00A42CB2">
        <w:rPr>
          <w:lang w:val="en-US"/>
        </w:rPr>
        <w:instrText>ADDIN CSL_CITATION {"citationItems":[{"id":"ITEM-1","itemData":{"author":[{"dropping-particle":"","family":"Lee, K., &amp; Wang","given":"H.","non-dropping-particle":"","parse-names":false,"suffix":""}],"container-title":"International Journal of Aviation Management","id":"ITEM-1","issued":{"date-parts":[["2019"]]},"title":"Promoting Ethical Behavior in Aviation Organizations: A Systematic Review.","type":"article-journal"},"uris":["http://www.mendeley.com/documents/?uuid=fb0cc6e9-bb83-4cdb-babc-12e99c90ba9f"]}],"mendeley":{"formattedCitation":"(Lee, K., &amp; Wang, 2019)","plainTextFormattedCitation":"(Lee, K., &amp; Wang, 2019)","previouslyFormattedCitation":"(Lee, K., &amp; Wang, 2019)"},"properties":{"noteIndex":0},"schema":"https://github.com/citation-style-language/schema/raw/master/csl-citation.json"}</w:instrText>
      </w:r>
      <w:r w:rsidR="00A42CB2">
        <w:rPr>
          <w:lang w:val="en-US"/>
        </w:rPr>
        <w:fldChar w:fldCharType="separate"/>
      </w:r>
      <w:r w:rsidR="00A42CB2" w:rsidRPr="00A42CB2">
        <w:rPr>
          <w:noProof/>
          <w:lang w:val="en-US"/>
        </w:rPr>
        <w:t>(Lee, K., &amp; Wang, 2019)</w:t>
      </w:r>
      <w:r w:rsidR="00A42CB2">
        <w:rPr>
          <w:lang w:val="en-US"/>
        </w:rPr>
        <w:fldChar w:fldCharType="end"/>
      </w:r>
      <w:r w:rsidR="00A42CB2">
        <w:rPr>
          <w:lang w:val="en-US"/>
        </w:rPr>
        <w:t xml:space="preserve"> </w:t>
      </w:r>
      <w:r w:rsidRPr="002350CB">
        <w:rPr>
          <w:lang w:val="en-US"/>
        </w:rPr>
        <w:t>menyebutkan bahwa pemimpin yang beretika mampu menghadapi krisis dengan lebih baik, karena mereka memiliki kepercayaan dari karyawan dan stakeholder.</w:t>
      </w:r>
    </w:p>
    <w:p w14:paraId="3A43853B" w14:textId="77777777" w:rsidR="00552380" w:rsidRDefault="00552380" w:rsidP="002350CB">
      <w:pPr>
        <w:spacing w:after="120"/>
        <w:rPr>
          <w:lang w:val="en-US"/>
        </w:rPr>
        <w:sectPr w:rsidR="00552380" w:rsidSect="00552380">
          <w:headerReference w:type="even" r:id="rId10"/>
          <w:headerReference w:type="default" r:id="rId11"/>
          <w:footerReference w:type="even" r:id="rId12"/>
          <w:footerReference w:type="default" r:id="rId13"/>
          <w:pgSz w:w="11907" w:h="16840"/>
          <w:pgMar w:top="1701" w:right="1418" w:bottom="1418" w:left="1418" w:header="851" w:footer="1134" w:gutter="0"/>
          <w:pgNumType w:start="67"/>
          <w:cols w:space="720"/>
        </w:sectPr>
      </w:pPr>
    </w:p>
    <w:p w14:paraId="3D02E7AC" w14:textId="4FE5B452" w:rsidR="002350CB" w:rsidRPr="002350CB" w:rsidRDefault="002350CB" w:rsidP="002350CB">
      <w:pPr>
        <w:spacing w:after="120"/>
        <w:rPr>
          <w:lang w:val="en-US"/>
        </w:rPr>
      </w:pPr>
      <w:r w:rsidRPr="002350CB">
        <w:rPr>
          <w:lang w:val="en-US"/>
        </w:rPr>
        <w:lastRenderedPageBreak/>
        <w:t>Namun, menerapkan etika kepemimpinan dalam industri penerbangan bukanlah hal yang mudah. Tantangan yang dihadapi termasuk tekanan untuk mencapai target finansial, kompleksitas operasional, dan berbagai regulasi yang harus dipatuhi</w:t>
      </w:r>
      <w:r w:rsidR="00A42CB2">
        <w:rPr>
          <w:lang w:val="en-US"/>
        </w:rPr>
        <w:t xml:space="preserve"> </w:t>
      </w:r>
      <w:r w:rsidR="00A42CB2">
        <w:rPr>
          <w:lang w:val="en-US"/>
        </w:rPr>
        <w:fldChar w:fldCharType="begin" w:fldLock="1"/>
      </w:r>
      <w:r w:rsidR="00A42CB2">
        <w:rPr>
          <w:lang w:val="en-US"/>
        </w:rPr>
        <w:instrText>ADDIN CSL_CITATION {"citationItems":[{"id":"ITEM-1","itemData":{"DOI":"10.24123/jbt.v5i1.4062","ISSN":"2580-4928","abstract":"Abstract\r Village Credit Institutions are microfinance institutions that reflect the existence of a community in society based on the principles of Balinese customary law. There are 4 problems with the hypothesis of this study, namely leadership ethics has a positive effect on the quality of financial reporting, the function of the Supervisory Body has a positive effect on the quality of financial reporting, Work experience has a positive effect on the quality of financial reporting. The level of accounting comprehension has a positive effect on the quality of financial reporting. Sampling of this study used saturated sampling with all 35 LPD units studied in Denpasar City. The analytical tool used in this research was Multiple Linear Regression. , the results of the study showed that Leadership Ethics, the function of the supervisory body, and the level of accounting understanding have a positive effect on the quality of financial reports at LPDs in Denpasar City. While work experience has no effect on the quality of financial reports at LPDs in Denpasar City. Improving the performance of LPD managers, especially the chairman, must prioritize leadership ethics. In addition, the function of the supervisory body is always improved and refers to procedures according to the rules for presenting financial statements. Accounting understanding also continues to be improved. Employee training continues to be improved because it provides more work roles for the LPDs so that the performance of the Denpasar City LPD continues to increase.\r Keyword : Quality of Financial Statements, Leadership Ethics, Supervisory Body Functions,  Level of Accounting Understanding","author":[{"dropping-particle":"","family":"Bhegawati","given":"Desak Ayu Sriary","non-dropping-particle":"","parse-names":false,"suffix":""},{"dropping-particle":"","family":"Ni Nyoman Ari Novarini","given":"","non-dropping-particle":"","parse-names":false,"suffix":""}],"container-title":"Jurnal Bisnis Terapan","id":"ITEM-1","issue":"1","issued":{"date-parts":[["2021"]]},"page":"23-34","title":"Pengaruh Etika Kepemimpinan, Fungsi Badan Pengawas, Tingkat Pemahaman Akuntansi Terhadap Kualitas Pelaporan Keuangan Lpd Di Kota Denpasar","type":"article-journal","volume":"5"},"uris":["http://www.mendeley.com/documents/?uuid=40ac3163-2330-40f0-94a8-7fb46c2dc248"]}],"mendeley":{"formattedCitation":"(Bhegawati &amp; Ni Nyoman Ari Novarini, 2021)","plainTextFormattedCitation":"(Bhegawati &amp; Ni Nyoman Ari Novarini, 2021)","previouslyFormattedCitation":"(Bhegawati &amp; Ni Nyoman Ari Novarini, 2021)"},"properties":{"noteIndex":0},"schema":"https://github.com/citation-style-language/schema/raw/master/csl-citation.json"}</w:instrText>
      </w:r>
      <w:r w:rsidR="00A42CB2">
        <w:rPr>
          <w:lang w:val="en-US"/>
        </w:rPr>
        <w:fldChar w:fldCharType="separate"/>
      </w:r>
      <w:r w:rsidR="00A42CB2" w:rsidRPr="00A42CB2">
        <w:rPr>
          <w:noProof/>
          <w:lang w:val="en-US"/>
        </w:rPr>
        <w:t>(Bhegawati &amp; Ni Nyoman Ari Novarini, 2021)</w:t>
      </w:r>
      <w:r w:rsidR="00A42CB2">
        <w:rPr>
          <w:lang w:val="en-US"/>
        </w:rPr>
        <w:fldChar w:fldCharType="end"/>
      </w:r>
      <w:r w:rsidRPr="002350CB">
        <w:rPr>
          <w:lang w:val="en-US"/>
        </w:rPr>
        <w:t>. Pemimpin dalam industri ini harus mampu menyeimbangkan antara tuntutan bisnis dan tanggung jawab etis mereka. Menurut</w:t>
      </w:r>
      <w:r w:rsidR="00A42CB2">
        <w:rPr>
          <w:lang w:val="en-US"/>
        </w:rPr>
        <w:t xml:space="preserve"> </w:t>
      </w:r>
      <w:r w:rsidR="00A42CB2">
        <w:rPr>
          <w:lang w:val="en-US"/>
        </w:rPr>
        <w:fldChar w:fldCharType="begin" w:fldLock="1"/>
      </w:r>
      <w:r w:rsidR="00A42CB2">
        <w:rPr>
          <w:lang w:val="en-US"/>
        </w:rPr>
        <w:instrText>ADDIN CSL_CITATION {"citationItems":[{"id":"ITEM-1","itemData":{"abstract":"Leadership is very important and needed for an organization to form a good teamwork in carrying out cooperation in an organization. The success of an organization depends on the factors of leadership, teamwork, and employee performance. The purpose of this research is to see the relationship between leadership attitudes and organizations is to see how the relationship between organizations or groups. In addition, it can also see the influence of the leadership relationship used by a leader in the situation and conditions of the organization. Ethical leadership will create a more comfortable working relationship atmosphere in the organization and avoid conflict. This research is an overview of good leadership attitudes, in applying the attitudes of the leader itself. Leadership ethics in carrying out organizational activities is a dimension that does not have a dimension of daily organizational life, without the absence of effective leadership ethics and organizational ethics can result in balance in the organization not being disturbed. It is hoped that this research can provide benefits for collaboration between leaders and organizations and employees.","author":[{"dropping-particle":"","family":"Arista Putri","given":"Indah","non-dropping-particle":"","parse-names":false,"suffix":""},{"dropping-particle":"","family":"Sujono","given":"Agus","non-dropping-particle":"","parse-names":false,"suffix":""},{"dropping-particle":"","family":"Elsa Nova","given":"Sendy","non-dropping-particle":"","parse-names":false,"suffix":""},{"dropping-particle":"","family":"S","given":"","non-dropping-particle":"","parse-names":false,"suffix":""}],"container-title":"Jisipol","id":"ITEM-1","issue":"1","issued":{"date-parts":[["2023"]]},"page":"330-344","title":"Hubungan Antara Sikap Kepemimpinan Dengan Etika Organisasi: Suatu Tinjauan","type":"article-journal","volume":"2"},"uris":["http://www.mendeley.com/documents/?uuid=d6abbd3f-da90-46c7-92df-38399a2ca09f"]}],"mendeley":{"formattedCitation":"(Arista Putri et al., 2023)","plainTextFormattedCitation":"(Arista Putri et al., 2023)","previouslyFormattedCitation":"(Arista Putri et al., 2023)"},"properties":{"noteIndex":0},"schema":"https://github.com/citation-style-language/schema/raw/master/csl-citation.json"}</w:instrText>
      </w:r>
      <w:r w:rsidR="00A42CB2">
        <w:rPr>
          <w:lang w:val="en-US"/>
        </w:rPr>
        <w:fldChar w:fldCharType="separate"/>
      </w:r>
      <w:r w:rsidR="00A42CB2" w:rsidRPr="00A42CB2">
        <w:rPr>
          <w:noProof/>
          <w:lang w:val="en-US"/>
        </w:rPr>
        <w:t>(Arista Putri et al., 2023)</w:t>
      </w:r>
      <w:r w:rsidR="00A42CB2">
        <w:rPr>
          <w:lang w:val="en-US"/>
        </w:rPr>
        <w:fldChar w:fldCharType="end"/>
      </w:r>
      <w:r w:rsidRPr="002350CB">
        <w:rPr>
          <w:lang w:val="en-US"/>
        </w:rPr>
        <w:t>, pemimpin yang sukses dalam industri penerbangan adalah mereka yang mampu membuat keputusan berdasarkan nilai-nilai etika tanpa mengabaikan aspek bisnis.</w:t>
      </w:r>
    </w:p>
    <w:p w14:paraId="337E80D6" w14:textId="4443BDFC" w:rsidR="002350CB" w:rsidRPr="002350CB" w:rsidRDefault="002350CB" w:rsidP="002350CB">
      <w:pPr>
        <w:spacing w:after="120"/>
        <w:rPr>
          <w:lang w:val="en-US"/>
        </w:rPr>
      </w:pPr>
      <w:r w:rsidRPr="002350CB">
        <w:rPr>
          <w:lang w:val="en-US"/>
        </w:rPr>
        <w:t>Oleh karena itu, penting bagi pemimpin dalam industri penerbangan untuk terus belajar dan mengembangkan kemampuan kepemimpinan mereka, khususnya dalam hal etika. Pendidikan dan pelatihan yang berfokus pada etika kepemimpinan menjadi salah satu solusi yang dapat diterapkan</w:t>
      </w:r>
      <w:r w:rsidR="00A42CB2">
        <w:rPr>
          <w:lang w:val="en-US"/>
        </w:rPr>
        <w:t xml:space="preserve"> </w:t>
      </w:r>
      <w:r w:rsidR="00A42CB2">
        <w:rPr>
          <w:lang w:val="en-US"/>
        </w:rPr>
        <w:fldChar w:fldCharType="begin" w:fldLock="1"/>
      </w:r>
      <w:r w:rsidR="009F21E8">
        <w:rPr>
          <w:lang w:val="en-US"/>
        </w:rPr>
        <w:instrText>ADDIN CSL_CITATION {"citationItems":[{"id":"ITEM-1","itemData":{"ISBN":"2964-7142","abstract":"Kepemimpinan dalam organisasi adalah merupakan suatu proses yang rumit dan vital. Hal ini mungkin merupakan faktor yang benar-benar membedakan antara sejumlah pemimpin yang lebih berhasil dengan pemimpin yang gagal dalam memimpin organisasi. Makanya menurut Peter Koestenbaum (1991) kepemimpinan adalah seni menggabungkan hasil dan hati. Kemanusian adalah sebagai bukti yang terdapat dalam model yang disimpulkan dalam 4 karakteristik kunci seorang pemimpin besar. visi (berpikir besar dan baru), realitas (peka dengan fakta-fakta tanpa ilusi melalui kerendahan hati dan keterbukaan), etika (integritas dan kewajiban melayani dan peka menghadapi orang), dan keberanian (bertanggung jawab dengan tindakan dan siap mengambil resiko). Kata kunci :Etika kepemimpinan dalam organisasi","author":[{"dropping-particle":"","family":"Hutabarat","given":"Phinel Josia","non-dropping-particle":"","parse-names":false,"suffix":""},{"dropping-particle":"","family":"Nasution","given":"Jefri Ade","non-dropping-particle":"","parse-names":false,"suffix":""},{"dropping-particle":"","family":"Gea","given":"Ibelala","non-dropping-particle":"","parse-names":false,"suffix":""}],"container-title":"Jurnal Pendidikan Sosial dan Humaniora","id":"ITEM-1","issue":"2","issued":{"date-parts":[["2023"]]},"page":"1035-1043","title":"Etika Kepemimpinan Dalam Organisasi","type":"article-journal","volume":"2"},"uris":["http://www.mendeley.com/documents/?uuid=b55ee730-ddb5-463b-9814-de3559ccadcb"]}],"mendeley":{"formattedCitation":"(Hutabarat et al., 2023)","plainTextFormattedCitation":"(Hutabarat et al., 2023)","previouslyFormattedCitation":"(Hutabarat et al., 2023)"},"properties":{"noteIndex":0},"schema":"https://github.com/citation-style-language/schema/raw/master/csl-citation.json"}</w:instrText>
      </w:r>
      <w:r w:rsidR="00A42CB2">
        <w:rPr>
          <w:lang w:val="en-US"/>
        </w:rPr>
        <w:fldChar w:fldCharType="separate"/>
      </w:r>
      <w:r w:rsidR="00A42CB2" w:rsidRPr="00A42CB2">
        <w:rPr>
          <w:noProof/>
          <w:lang w:val="en-US"/>
        </w:rPr>
        <w:t>(Hutabarat et al., 2023)</w:t>
      </w:r>
      <w:r w:rsidR="00A42CB2">
        <w:rPr>
          <w:lang w:val="en-US"/>
        </w:rPr>
        <w:fldChar w:fldCharType="end"/>
      </w:r>
      <w:r w:rsidRPr="002350CB">
        <w:rPr>
          <w:lang w:val="en-US"/>
        </w:rPr>
        <w:t>. Dengan demikian, penelitian lebih lanjut mengenai etika kepemimpinan dalam industri penerbangan sangat diperlukan untuk memberikan panduan bagi pemimpin di masa depan.</w:t>
      </w:r>
    </w:p>
    <w:p w14:paraId="336CECF3" w14:textId="3182FB62" w:rsidR="00A903F0" w:rsidRDefault="003F46AE" w:rsidP="002350CB">
      <w:pPr>
        <w:spacing w:after="120"/>
        <w:rPr>
          <w:lang w:val="en-US"/>
        </w:rPr>
      </w:pPr>
      <w:r w:rsidRPr="003F46AE">
        <w:t>Untuk memahami secara mendalam tentang etika kepemimpinan dalam industri penerbangan, dilakukanlah pendekatan Sistematik Literatur Review (SLR). SLR adalah metode yang terstruktur dan komprehensif dalam meninjau literatur yang ada untuk mengidentifikasi, menilai, dan menginterpretasi semua bukti yang relevan mengenai topik tertentu</w:t>
      </w:r>
      <w:r>
        <w:rPr>
          <w:lang w:val="en-US"/>
        </w:rPr>
        <w:t xml:space="preserve"> </w:t>
      </w:r>
      <w:r>
        <w:rPr>
          <w:lang w:val="en-US"/>
        </w:rPr>
        <w:fldChar w:fldCharType="begin" w:fldLock="1"/>
      </w:r>
      <w:r>
        <w:rPr>
          <w:lang w:val="en-US"/>
        </w:rPr>
        <w:instrText>ADDIN CSL_CITATION {"citationItems":[{"id":"ITEM-1","itemData":{"DOI":"10.24002/ijis.v1i2.1916","ISSN":"2623-0119","abstract":"Sistem informasi adalah cara-cara yang diorganisasi untuk mengumpulkan, memasukkan, mengolah, dan menyimpan data, serta untuk menyimpan, mengelola, mengendalikan, dan melaporkan informasi sedemikian rupa sehingga sebuah organisasi dapat mencapai tujuan yang telah ditetapkan. Pengembangan sistem informasi memiliki metode-metode yang beragam. Metode yang dapat digunakan untuk pengembangan sistem antara lain metode terstruktur dan berorientasi objek. Berdasarkan metode tersebut, suatu sistem akan dikembangkan untuk dapat dijalankan pada platform berbasis web, mobile, atau desktop. Saat ini belum diketahui berapa banyak sistem informasi yang dikembangkan oleh kedua metode tersebut, demikian juga belum diketahui juga berapa banyak aplikasi yang dijalankan oleh ketiga platform tersebut. Penelitian ini bertujuan untuk mengidentifikasi platform dan metode pengembangan sistem informasi di Indonesia yang datanya diperoleh dari jurnal yang terkait pada tahun 2013–2018.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engan penggunaan Metode SLR dapat dilakukan review dan identifikasi jurnal secara sistematis, yang pada setiap prosesnya mengikuti langkah-langkah atau protokol yang telah ditetapkan. Hasil penelitian menunjukkan bahwa platform yang dominan digunakan dalam pengembangan sistem informasi adalah berbasis website sedangkan metode dominan digunakan dalam menyelesaikan pengembangan sistem informasi adalah metode terstruktur.","author":[{"dropping-particle":"","family":"Triandini","given":"Evi","non-dropping-particle":"","parse-names":false,"suffix":""},{"dropping-particle":"","family":"Jayanatha","given":"Sadu","non-dropping-particle":"","parse-names":false,"suffix":""},{"dropping-particle":"","family":"Indrawan","given":"Arie","non-dropping-particle":"","parse-names":false,"suffix":""},{"dropping-particle":"","family":"Werla Putra","given":"Ganda","non-dropping-particle":"","parse-names":false,"suffix":""},{"dropping-particle":"","family":"Iswara","given":"Bayu","non-dropping-particle":"","parse-names":false,"suffix":""}],"container-title":"Indonesian Journal of Information Systems","id":"ITEM-1","issue":"2","issued":{"date-parts":[["2019"]]},"page":"63","title":"Metode Systematic Literature Review untuk Identifikasi Platform dan Metode Pengembangan Sistem Informasi di Indonesia","type":"article-journal","volume":"1"},"uris":["http://www.mendeley.com/documents/?uuid=8b76811d-0409-4ef7-b0b7-54d1a9243e97"]}],"mendeley":{"formattedCitation":"(Triandini et al., 2019)","plainTextFormattedCitation":"(Triandini et al., 2019)","previouslyFormattedCitation":"(Triandini et al., 2019)"},"properties":{"noteIndex":0},"schema":"https://github.com/citation-style-language/schema/raw/master/csl-citation.json"}</w:instrText>
      </w:r>
      <w:r>
        <w:rPr>
          <w:lang w:val="en-US"/>
        </w:rPr>
        <w:fldChar w:fldCharType="separate"/>
      </w:r>
      <w:r w:rsidRPr="003F46AE">
        <w:rPr>
          <w:noProof/>
          <w:lang w:val="en-US"/>
        </w:rPr>
        <w:t>(Triandini et al., 2019)</w:t>
      </w:r>
      <w:r>
        <w:rPr>
          <w:lang w:val="en-US"/>
        </w:rPr>
        <w:fldChar w:fldCharType="end"/>
      </w:r>
      <w:r w:rsidRPr="003F46AE">
        <w:t>. Pendekatan ini digunakan untuk mengurangi bias dalam seleksi studi dan memberikan tinjauan yang lebih objektif serta transparan</w:t>
      </w:r>
      <w:r>
        <w:rPr>
          <w:lang w:val="en-US"/>
        </w:rPr>
        <w:t xml:space="preserve"> </w:t>
      </w:r>
      <w:r>
        <w:rPr>
          <w:lang w:val="en-US"/>
        </w:rPr>
        <w:fldChar w:fldCharType="begin" w:fldLock="1"/>
      </w:r>
      <w:r>
        <w:rPr>
          <w:lang w:val="en-US"/>
        </w:rPr>
        <w:instrText>ADDIN CSL_CITATION {"citationItems":[{"id":"ITEM-1","itemData":{"DOI":"10.1108/IJOPM-04-2020-0247","ISSN":"17586593","abstract":"Purpose: Literature review articles have become a frequently applied research approach in operations and supply chain management (SCM). The purpose of this paper aims to elaborate on four approaches for developing or employing theory in systematic literature reviews (SLRs). Design/methodology/approach: The paper uses conceptual arguments and illustrates them by pointing to recent examples. In SLRs, the material collection is usually based on keywords and searching databases, which is comparatively well documented. Data analysis, however, often falls short in documentation and, consequently, is neither well explained nor replicable. Therefore, the focus of this paper is the elaboration of the data analysis and sense-making stage in the research process of SLRs. Findings: The paper presents four different approaches, which are characterized as theory (1) building, (2) modification, (3) refinement and (4) extension, based on whether new concepts are formed or extant concepts within SCM or other fields of management theory are adopted. Research limitations/implications: The limitation of this research is that literature reviews could be conducted and presented in many ways. Since the focus of this research is on systematic literature reviews, only a limited number of approaches can be discussed and presented here. Originality/value: The paper contributes to explaining the process and expected outcomes of a literature review and, therefore, aids in further developing the related methodological approaches. This is relevant as literature review publications now often replace conceptual or theoretical pieces but still have to deliver concerning demands of theory building.","author":[{"dropping-particle":"","family":"Seuring","given":"Stefan","non-dropping-particle":"","parse-names":false,"suffix":""},{"dropping-particle":"","family":"Yawar","given":"Sadaat Ali","non-dropping-particle":"","parse-names":false,"suffix":""},{"dropping-particle":"","family":"Land","given":"Anna","non-dropping-particle":"","parse-names":false,"suffix":""},{"dropping-particle":"","family":"Khalid","given":"Raja Usman","non-dropping-particle":"","parse-names":false,"suffix":""},{"dropping-particle":"","family":"Sauer","given":"Philipp C.","non-dropping-particle":"","parse-names":false,"suffix":""}],"container-title":"International Journal of Operations and Production Management","id":"ITEM-1","issue":"1","issued":{"date-parts":[["2021"]]},"page":"1-20","title":"The application of theory in literature reviews – illustrated with examples from supply chain management","type":"article-journal","volume":"41"},"uris":["http://www.mendeley.com/documents/?uuid=007d40ff-536f-4317-b3ce-8518e5a59836"]}],"mendeley":{"formattedCitation":"(Seuring et al., 2021)","plainTextFormattedCitation":"(Seuring et al., 2021)","previouslyFormattedCitation":"(Seuring et al., 2021)"},"properties":{"noteIndex":0},"schema":"https://github.com/citation-style-language/schema/raw/master/csl-citation.json"}</w:instrText>
      </w:r>
      <w:r>
        <w:rPr>
          <w:lang w:val="en-US"/>
        </w:rPr>
        <w:fldChar w:fldCharType="separate"/>
      </w:r>
      <w:r w:rsidRPr="003F46AE">
        <w:rPr>
          <w:noProof/>
          <w:lang w:val="en-US"/>
        </w:rPr>
        <w:t>(Seuring et al., 2021)</w:t>
      </w:r>
      <w:r>
        <w:rPr>
          <w:lang w:val="en-US"/>
        </w:rPr>
        <w:fldChar w:fldCharType="end"/>
      </w:r>
      <w:r>
        <w:rPr>
          <w:lang w:val="en-US"/>
        </w:rPr>
        <w:t xml:space="preserve"> </w:t>
      </w:r>
      <w:r w:rsidRPr="003F46AE">
        <w:t>.</w:t>
      </w:r>
      <w:r w:rsidRPr="003F46AE">
        <w:rPr>
          <w:lang w:val="en-US"/>
        </w:rPr>
        <w:t xml:space="preserve"> </w:t>
      </w:r>
      <w:r w:rsidR="00384F61" w:rsidRPr="00384F61">
        <w:rPr>
          <w:lang w:val="en-US"/>
        </w:rPr>
        <w:t>SLR dipilih karena mampu memberikan evaluasi yang menyeluruh dan didasarkan pada bukti terhadap literatur yang tersedia, yang kemudian dapat meningkatkan pemahaman yang lebih mendalam tentang topik ini. Tujuan dari penelitian ini adalah untu</w:t>
      </w:r>
      <w:r w:rsidR="00DA033B">
        <w:rPr>
          <w:lang w:val="en-US"/>
        </w:rPr>
        <w:t>k mengenali pola kunci</w:t>
      </w:r>
      <w:r w:rsidR="002B3111" w:rsidRPr="002B3111">
        <w:rPr>
          <w:lang w:val="en-US"/>
        </w:rPr>
        <w:t>, temuan signifikan, dan kesenjangan penelitian dalam literatur yang ada, serta memberikan rekomendasi praktis untuk meningkatkan keselamatan penerbangan melalui pengembangan kepemimpinan yang efektif</w:t>
      </w:r>
      <w:r w:rsidR="002350CB">
        <w:rPr>
          <w:lang w:val="en-US"/>
        </w:rPr>
        <w:t xml:space="preserve"> </w:t>
      </w:r>
      <w:r w:rsidR="002350CB">
        <w:rPr>
          <w:lang w:val="en-US"/>
        </w:rPr>
        <w:fldChar w:fldCharType="begin" w:fldLock="1"/>
      </w:r>
      <w:r w:rsidR="002350CB">
        <w:rPr>
          <w:lang w:val="en-US"/>
        </w:rPr>
        <w:instrText>ADDIN CSL_CITATION {"citationItems":[{"id":"ITEM-1","itemData":{"DOI":"10.32832/abdidos.v5i4.1039","ISSN":"2614-6509","abstract":"Penulisan artikel dengan menggunakan metode Systematic Literature Review (SLR) banyak dijumpai pada jurnal terindeks. Hal ini berarti peluang untuk menerbitkan jurnal bertema SLR pada jurnal bereputasi sangat besar. Namun belum banyak calon penulis memahami cara penulisan SLR. Kegiatan Pengabdian Kepada Masyarakat (PKM) berjudul “Penulisan Systematic Literature Review (SLR) Pada Jurnal Terindeks” yang dilaksanakan melaui daring dengan menggunakan media zoom meeting pada 8 Juni 2021 diharapkan dapat membantu penulis artikel dalam memahami penulisan sehingga memudahkan penulis dalam mempublikasikan penulisannya pada jurnal terindeks.","author":[{"dropping-particle":"","family":"Ekawati","given":"Anita Dewi","non-dropping-particle":"","parse-names":false,"suffix":""},{"dropping-particle":"","family":"Ningsih","given":"Sri Kusuma","non-dropping-particle":"","parse-names":false,"suffix":""},{"dropping-particle":"","family":"Suwartini","given":"Yati","non-dropping-particle":"","parse-names":false,"suffix":""},{"dropping-particle":"","family":"C. Wenno","given":"Elda","non-dropping-particle":"","parse-names":false,"suffix":""}],"container-title":"Abdi Dosen : Jurnal Pengabdian Pada Masyarakat","id":"ITEM-1","issue":"4","issued":{"date-parts":[["2021"]]},"page":"645","title":"Penulisan Systematic Literature Review (Slr) Pada Jurnal Terindeks","type":"article-journal","volume":"5"},"uris":["http://www.mendeley.com/documents/?uuid=b0883312-c985-46ca-90ad-f79833d18b1d"]}],"mendeley":{"formattedCitation":"(Ekawati et al., 2021)","plainTextFormattedCitation":"(Ekawati et al., 2021)","previouslyFormattedCitation":"(Ekawati et al., 2021)"},"properties":{"noteIndex":0},"schema":"https://github.com/citation-style-language/schema/raw/master/csl-citation.json"}</w:instrText>
      </w:r>
      <w:r w:rsidR="002350CB">
        <w:rPr>
          <w:lang w:val="en-US"/>
        </w:rPr>
        <w:fldChar w:fldCharType="separate"/>
      </w:r>
      <w:r w:rsidR="002350CB" w:rsidRPr="002350CB">
        <w:rPr>
          <w:noProof/>
          <w:lang w:val="en-US"/>
        </w:rPr>
        <w:t>(Ekawati et al., 2021)</w:t>
      </w:r>
      <w:r w:rsidR="002350CB">
        <w:rPr>
          <w:lang w:val="en-US"/>
        </w:rPr>
        <w:fldChar w:fldCharType="end"/>
      </w:r>
      <w:r w:rsidR="002B3111" w:rsidRPr="002B3111">
        <w:rPr>
          <w:lang w:val="en-US"/>
        </w:rPr>
        <w:t>. Dengan demikian, penelitian ini diharapkan dapat berkontribusi pada peningkatan praktik kepemimpinan dalam industri penerbangan dan, pada akhirnya, meningkatkan keselamatan penerbangan secara keseluruhan.</w:t>
      </w:r>
    </w:p>
    <w:p w14:paraId="183A65C2" w14:textId="6BD43C38" w:rsidR="003F46AE" w:rsidRDefault="003F46AE">
      <w:pPr>
        <w:spacing w:after="120"/>
        <w:rPr>
          <w:lang w:val="en-US"/>
        </w:rPr>
      </w:pPr>
      <w:r w:rsidRPr="003F46AE">
        <w:rPr>
          <w:lang w:val="en-US"/>
        </w:rPr>
        <w:t>SLR melibatkan beberapa tahapan kunci: identifikasi pertanyaan penelitian dengan merumuskan pertanyaan yang spesifik dan relevan dengan topik, seperti bagaimana etika kepemimpinan diterapkan dalam industri penerbangan dan dampaknya terhadap kinerja organisasi serta keselamatan penerbangan</w:t>
      </w:r>
      <w:r>
        <w:rPr>
          <w:lang w:val="en-US"/>
        </w:rPr>
        <w:t xml:space="preserve"> </w:t>
      </w:r>
      <w:r>
        <w:rPr>
          <w:lang w:val="en-US"/>
        </w:rPr>
        <w:fldChar w:fldCharType="begin" w:fldLock="1"/>
      </w:r>
      <w:r w:rsidR="002350CB">
        <w:rPr>
          <w:lang w:val="en-US"/>
        </w:rPr>
        <w:instrText>ADDIN CSL_CITATION {"citationItems":[{"id":"ITEM-1","itemData":{"abstract":"… Penelitian ini memiliki tujuan untuk mengkaji literatur review terkait Pendidikan karakter disekolah dasar. Metode penelitian menggunakan metode SLR (… terkait pada penelitian serupa. …","author":[{"dropping-particle":"","family":"Jispendiora","given":"Jurnal","non-dropping-particle":"","parse-names":false,"suffix":""},{"dropping-particle":"","family":"No","given":"Vol","non-dropping-particle":"","parse-names":false,"suffix":""},{"dropping-particle":"","family":"Karakter","given":"Pendidikan","non-dropping-particle":"","parse-names":false,"suffix":""},{"dropping-particle":"","family":"Sekolah","given":"D I","non-dropping-particle":"","parse-names":false,"suffix":""},{"dropping-particle":"","family":"Norlita","given":"Devina","non-dropping-particle":"","parse-names":false,"suffix":""},{"dropping-particle":"","family":"Nageta","given":"Putri Wanda","non-dropping-particle":"","parse-names":false,"suffix":""},{"dropping-particle":"","family":"Faradhila","given":"Siska Ayu","non-dropping-particle":"","parse-names":false,"suffix":""}],"container-title":"Jurnal Ilmu Sosial, Pendidikan, dan Humaniora","id":"ITEM-1","issue":"1","issued":{"date-parts":[["2023"]]},"page":"209-219","title":"SYSTEMATIC LITERATURE REVIEW ( SLR ) : Pendidikan Karakter di Sekolah Dasar","type":"article-journal","volume":"2"},"uris":["http://www.mendeley.com/documents/?uuid=a9e34162-a563-47fd-ba74-af69d983c8af"]}],"mendeley":{"formattedCitation":"(Jispendiora et al., 2023)","plainTextFormattedCitation":"(Jispendiora et al., 2023)","previouslyFormattedCitation":"(Jispendiora et al., 2023)"},"properties":{"noteIndex":0},"schema":"https://github.com/citation-style-language/schema/raw/master/csl-citation.json"}</w:instrText>
      </w:r>
      <w:r>
        <w:rPr>
          <w:lang w:val="en-US"/>
        </w:rPr>
        <w:fldChar w:fldCharType="separate"/>
      </w:r>
      <w:r w:rsidRPr="003F46AE">
        <w:rPr>
          <w:noProof/>
          <w:lang w:val="en-US"/>
        </w:rPr>
        <w:t>(Jispendiora et al., 2023)</w:t>
      </w:r>
      <w:r>
        <w:rPr>
          <w:lang w:val="en-US"/>
        </w:rPr>
        <w:fldChar w:fldCharType="end"/>
      </w:r>
      <w:r w:rsidRPr="003F46AE">
        <w:rPr>
          <w:lang w:val="en-US"/>
        </w:rPr>
        <w:t>. Pencarian literatur dilakukan menggunakan basis data akademik seperti Scopus, Web of Science, dan Google Scholar dengan kata kunci seperti "etika kepemimpinan", "industri penerbangan", dan "keselamatan penerbangan"</w:t>
      </w:r>
      <w:r w:rsidR="002350CB">
        <w:rPr>
          <w:lang w:val="en-US"/>
        </w:rPr>
        <w:t xml:space="preserve"> </w:t>
      </w:r>
      <w:r w:rsidR="002350CB">
        <w:rPr>
          <w:lang w:val="en-US"/>
        </w:rPr>
        <w:fldChar w:fldCharType="begin" w:fldLock="1"/>
      </w:r>
      <w:r w:rsidR="002350CB">
        <w:rPr>
          <w:lang w:val="en-US"/>
        </w:rPr>
        <w:instrText>ADDIN CSL_CITATION {"citationItems":[{"id":"ITEM-1","itemData":{"DOI":"10.35706/sys.v2i1.3530","abstract":"Advances in information technology are being utilized by transportation service providers to develop their business, called online transportation. In order to compete with other online transportation service providers, businesses continue to increase the satisfaction of their customers. Currently there are many studies examining factors that influence customer satisfaction. So it needs a review of journal papers that discuss customer satisfaction online transportation. The method used in this research is Systematic Literature Review (SLR) for journal papers published from 2016-2019. There are three Research Questions (RQ) set in this study. The final results obtained from this study are applications that are widely researched, namely Go-Jek and Grab, data collection techniques used are questionnaires with the most respondents used by as many as 100 people and the factors that most influence on customer satisfaction is service quality. The results obtained in this study are expected to provide information so that business operators providing online transportation services continue to improve the quality of their services thereby increasing customer satisfaction resulting in reuse of these services.","author":[{"dropping-particle":"","family":"Apriliani","given":"Alma","non-dropping-particle":"","parse-names":false,"suffix":""},{"dropping-particle":"","family":"Budhiluhoer","given":"Muhammad","non-dropping-particle":"","parse-names":false,"suffix":""},{"dropping-particle":"","family":"Jamaludin","given":"Asep","non-dropping-particle":"","parse-names":false,"suffix":""},{"dropping-particle":"","family":"Prihandani","given":"Kamal","non-dropping-particle":"","parse-names":false,"suffix":""}],"container-title":"Systematics","id":"ITEM-1","issue":"1","issued":{"date-parts":[["2020"]]},"page":"12","title":"Systematic Literature Review Kepuasan Pelanggan terhadap Jasa Transportasi Online","type":"article-journal","volume":"2"},"uris":["http://www.mendeley.com/documents/?uuid=8d2f18a9-6f62-45fe-975b-057ae488d179"]}],"mendeley":{"formattedCitation":"(Apriliani et al., 2020)","plainTextFormattedCitation":"(Apriliani et al., 2020)","previouslyFormattedCitation":"(Apriliani et al., 2020)"},"properties":{"noteIndex":0},"schema":"https://github.com/citation-style-language/schema/raw/master/csl-citation.json"}</w:instrText>
      </w:r>
      <w:r w:rsidR="002350CB">
        <w:rPr>
          <w:lang w:val="en-US"/>
        </w:rPr>
        <w:fldChar w:fldCharType="separate"/>
      </w:r>
      <w:r w:rsidR="002350CB" w:rsidRPr="002350CB">
        <w:rPr>
          <w:noProof/>
          <w:lang w:val="en-US"/>
        </w:rPr>
        <w:t>(Apriliani et al., 2020)</w:t>
      </w:r>
      <w:r w:rsidR="002350CB">
        <w:rPr>
          <w:lang w:val="en-US"/>
        </w:rPr>
        <w:fldChar w:fldCharType="end"/>
      </w:r>
      <w:r w:rsidRPr="003F46AE">
        <w:rPr>
          <w:lang w:val="en-US"/>
        </w:rPr>
        <w:t xml:space="preserve">. Studi yang ditemukan kemudian diseleksi berdasarkan kriteria inklusi dan eksklusi, termasuk tahun publikasi, relevansi topik, dan kualitas metodologi penelitian. Data dari studi yang dipilih diekstraksi dan dikategorikan berdasarkan variabel yang relevan, seperti metode penelitian, temuan utama, dan </w:t>
      </w:r>
      <w:proofErr w:type="gramStart"/>
      <w:r w:rsidRPr="003F46AE">
        <w:rPr>
          <w:lang w:val="en-US"/>
        </w:rPr>
        <w:t>rekomendasi</w:t>
      </w:r>
      <w:r w:rsidR="002350CB">
        <w:rPr>
          <w:lang w:val="en-US"/>
        </w:rPr>
        <w:t xml:space="preserve"> </w:t>
      </w:r>
      <w:r w:rsidRPr="003F46AE">
        <w:rPr>
          <w:lang w:val="en-US"/>
        </w:rPr>
        <w:t>.</w:t>
      </w:r>
      <w:proofErr w:type="gramEnd"/>
      <w:r w:rsidRPr="003F46AE">
        <w:rPr>
          <w:lang w:val="en-US"/>
        </w:rPr>
        <w:t xml:space="preserve"> Data yang diekstraksi kemudian dianalisis dan disintesiskan untuk memberikan gambaran menyeluruh tentang kondisi penelitian saat ini, mengidentifikasi kesenjangan penelitian yang ada, dan area yang memerlukan penelitian lebih lanjut</w:t>
      </w:r>
      <w:r w:rsidR="002350CB">
        <w:rPr>
          <w:lang w:val="en-US"/>
        </w:rPr>
        <w:t xml:space="preserve"> </w:t>
      </w:r>
      <w:r w:rsidR="002350CB">
        <w:rPr>
          <w:lang w:val="en-US"/>
        </w:rPr>
        <w:fldChar w:fldCharType="begin" w:fldLock="1"/>
      </w:r>
      <w:r w:rsidR="002350CB">
        <w:rPr>
          <w:lang w:val="en-US"/>
        </w:rPr>
        <w:instrText>ADDIN CSL_CITATION {"citationItems":[{"id":"ITEM-1","itemData":{"DOI":"10.55123/mamen.v2i1.1630","ISSN":"2810-0484","abstract":"The development of Muhammadiyah Sidoarjo Elementary School has been very good since 2005 until now. Every year the trust given by the community is getting bigger. This can be seen from the increasing graph of new student admissions from year to year, in which initially, the number of students was only in the range of dozens in each Force. Currently, there are hundreds of students divided into four classes at each level. This great trust in SD Muhammadiyah must be accompanied by the availability of reliable and good quality teachers and employees, who show increasing performance and productivity, so the institution must pay attention to what their needs and desires are so that they can produce high performance and productivity. Generally, an employee wherever they work, the most desirable thing is that they get proper compensation and rewards from the institution where they work and work. The compensation and reward system the main factor that can improve performance, in addition to the factor that works is one of the values of worship in the eyes of Allah. Based on the above description, the author conducted this research to find out the extent to which the implementation of compensation and rewards was able to improve the performance of teachers and employees. For this reason, the author conducted research using the SLR (Systemic Literature Research) method on various literatures by connecting to the actual reality of the implementation of the compensation system, awards on the performance of GUKAR at SD Muhammadiyah Sidoarjo.","author":[{"dropping-particle":"","family":"Raden Soebiartika","given":"","non-dropping-particle":"","parse-names":false,"suffix":""},{"dropping-particle":"","family":"Ida Rindaningsih","given":"","non-dropping-particle":"","parse-names":false,"suffix":""}],"container-title":"MAMEN: Jurnal Manajemen","id":"ITEM-1","issue":"1","issued":{"date-parts":[["2023"]]},"page":"171-185","title":"Systematic Literature Review (SLR): Implementasi Sistim Kompensasi dan Penghargaan Terhadap Kinerja Guru SD Muhammadiyah Sidoarjo","type":"article-journal","volume":"2"},"uris":["http://www.mendeley.com/documents/?uuid=b78aef94-de30-4f7c-a9eb-0e224911b1a4"]}],"mendeley":{"formattedCitation":"(Raden Soebiartika &amp; Ida Rindaningsih, 2023)","plainTextFormattedCitation":"(Raden Soebiartika &amp; Ida Rindaningsih, 2023)","previouslyFormattedCitation":"(Raden Soebiartika &amp; Ida Rindaningsih, 2023)"},"properties":{"noteIndex":0},"schema":"https://github.com/citation-style-language/schema/raw/master/csl-citation.json"}</w:instrText>
      </w:r>
      <w:r w:rsidR="002350CB">
        <w:rPr>
          <w:lang w:val="en-US"/>
        </w:rPr>
        <w:fldChar w:fldCharType="separate"/>
      </w:r>
      <w:r w:rsidR="002350CB" w:rsidRPr="002350CB">
        <w:rPr>
          <w:noProof/>
          <w:lang w:val="en-US"/>
        </w:rPr>
        <w:t>(Raden Soebiartika &amp; Ida Rindaningsih, 2023)</w:t>
      </w:r>
      <w:r w:rsidR="002350CB">
        <w:rPr>
          <w:lang w:val="en-US"/>
        </w:rPr>
        <w:fldChar w:fldCharType="end"/>
      </w:r>
      <w:r w:rsidRPr="003F46AE">
        <w:rPr>
          <w:lang w:val="en-US"/>
        </w:rPr>
        <w:t>.</w:t>
      </w:r>
    </w:p>
    <w:p w14:paraId="78EB6E9A" w14:textId="1C30D94F" w:rsidR="002350CB" w:rsidRDefault="002350CB">
      <w:pPr>
        <w:spacing w:after="120"/>
      </w:pPr>
      <w:r>
        <w:t>Dengan menggunakan pendekatan SLR, penelitian ini dapat memberikan kontribusi yang signifikan dalam memahami bagaimana etika kepemimpinan diterapkan dalam industri penerbangan dan dampaknya terhadap berbagai aspek operasional dan strategis. Pendekatan ini juga membantu dalam menyusun rekomendasi berbasis bukti untuk para pemimpin di industri ini agar dapat meningkatkan kinerja dan memastikan keselamatan penerbangan.</w:t>
      </w:r>
    </w:p>
    <w:p w14:paraId="5697DCEB" w14:textId="77777777" w:rsidR="00A42CB2" w:rsidRDefault="00A42CB2">
      <w:pPr>
        <w:spacing w:after="120"/>
      </w:pPr>
    </w:p>
    <w:p w14:paraId="1B03048E" w14:textId="77777777" w:rsidR="00A42CB2" w:rsidRPr="00B97C8F" w:rsidRDefault="00A42CB2">
      <w:pPr>
        <w:spacing w:after="120"/>
        <w:rPr>
          <w:lang w:val="en-US"/>
        </w:rPr>
      </w:pPr>
    </w:p>
    <w:p w14:paraId="74CAF7A6" w14:textId="77777777" w:rsidR="00A903F0" w:rsidRDefault="00B97C8F">
      <w:pPr>
        <w:pStyle w:val="Heading2"/>
      </w:pPr>
      <w:r>
        <w:lastRenderedPageBreak/>
        <w:t>metode</w:t>
      </w:r>
    </w:p>
    <w:p w14:paraId="298B7F30" w14:textId="77777777" w:rsidR="005C28D7" w:rsidRPr="00FD7CF2" w:rsidRDefault="00FD7CF2" w:rsidP="00802F98">
      <w:pPr>
        <w:spacing w:after="240"/>
        <w:contextualSpacing/>
        <w:rPr>
          <w:lang w:val="en-US"/>
        </w:rPr>
      </w:pPr>
      <w:r w:rsidRPr="00FD7CF2">
        <w:rPr>
          <w:lang w:val="en-US"/>
        </w:rPr>
        <w:t>RISET PERTANYAAN</w:t>
      </w:r>
    </w:p>
    <w:p w14:paraId="748A515A" w14:textId="77777777" w:rsidR="00C47ABD" w:rsidRDefault="00C47ABD" w:rsidP="00C47ABD">
      <w:pPr>
        <w:spacing w:after="240"/>
        <w:ind w:hanging="14"/>
        <w:contextualSpacing/>
      </w:pPr>
      <w:r w:rsidRPr="00C47ABD">
        <w:t>Riset pertanyaan adalah inti dari sebuah penelitian yang me</w:t>
      </w:r>
      <w:r>
        <w:t xml:space="preserve">ngarahkan fokus dan tujuan dari </w:t>
      </w:r>
      <w:r w:rsidRPr="00C47ABD">
        <w:t>studi yang dilakukan. Pertanyaan ini merumuskan masalah spesifik yang ingin dijawab oleh peneliti melalui penelitian mereka. Pertanyaan penelitian harus spesifik, jelas, dan dapat dijawab. Tujuan dari riset pertanyaan adalah untuk memastikan bahwa penelitian tetap terarah dan hasil yang diperoleh relevan dengan tujuan awal penelitian.</w:t>
      </w:r>
    </w:p>
    <w:p w14:paraId="42492525" w14:textId="536C9DAA" w:rsidR="002B3111" w:rsidRDefault="00C47ABD" w:rsidP="00C47ABD">
      <w:pPr>
        <w:spacing w:after="240"/>
        <w:ind w:left="810" w:hanging="810"/>
        <w:contextualSpacing/>
      </w:pPr>
      <w:r>
        <w:t>a.</w:t>
      </w:r>
      <w:r>
        <w:rPr>
          <w:lang w:val="en-US"/>
        </w:rPr>
        <w:t xml:space="preserve"> </w:t>
      </w:r>
      <w:r w:rsidR="00FD7CF2">
        <w:t>R</w:t>
      </w:r>
      <w:r w:rsidR="005A6EE9">
        <w:rPr>
          <w:lang w:val="en-US"/>
        </w:rPr>
        <w:t>P1</w:t>
      </w:r>
      <w:r w:rsidR="002B3111">
        <w:t xml:space="preserve">: </w:t>
      </w:r>
      <w:r>
        <w:rPr>
          <w:lang w:val="en-US"/>
        </w:rPr>
        <w:t xml:space="preserve"> </w:t>
      </w:r>
      <w:r w:rsidRPr="00C47ABD">
        <w:t xml:space="preserve">Apakah etika kepemimpinan berpengaruh terhadap peningkatan keselamatan operasi </w:t>
      </w:r>
      <w:r>
        <w:rPr>
          <w:lang w:val="en-US"/>
        </w:rPr>
        <w:t xml:space="preserve">     </w:t>
      </w:r>
      <w:r w:rsidRPr="00C47ABD">
        <w:t>penerbangan dalam industri penerbangan?</w:t>
      </w:r>
    </w:p>
    <w:p w14:paraId="51EDE08D" w14:textId="66408498" w:rsidR="00802F98" w:rsidRDefault="00C47ABD" w:rsidP="00C47ABD">
      <w:pPr>
        <w:spacing w:after="240"/>
        <w:ind w:left="810" w:hanging="810"/>
        <w:contextualSpacing/>
        <w:jc w:val="left"/>
        <w:rPr>
          <w:lang w:val="en-US"/>
        </w:rPr>
      </w:pPr>
      <w:r>
        <w:t>b. RP2</w:t>
      </w:r>
      <w:r>
        <w:rPr>
          <w:lang w:val="en-US"/>
        </w:rPr>
        <w:t xml:space="preserve">: </w:t>
      </w:r>
      <w:r w:rsidRPr="00C47ABD">
        <w:rPr>
          <w:lang w:val="en-US"/>
        </w:rPr>
        <w:t>Apa saja faktor-faktor etika kepemimpinan yang memberikan penanggulangan signifikan terhadap peningkatan keselamatan operasi penerbangan dalam industri penerbangan?</w:t>
      </w:r>
    </w:p>
    <w:p w14:paraId="19629060" w14:textId="77777777" w:rsidR="00686EEF" w:rsidRPr="00C47ABD" w:rsidRDefault="00686EEF" w:rsidP="00C47ABD">
      <w:pPr>
        <w:spacing w:after="240"/>
        <w:ind w:left="810" w:hanging="810"/>
        <w:contextualSpacing/>
        <w:jc w:val="left"/>
        <w:rPr>
          <w:lang w:val="en-US"/>
        </w:rPr>
      </w:pPr>
    </w:p>
    <w:p w14:paraId="2DCC7118" w14:textId="37ABE2D6" w:rsidR="002C4DC4" w:rsidRDefault="00686EEF" w:rsidP="002C4DC4">
      <w:pPr>
        <w:spacing w:after="240"/>
        <w:ind w:left="284" w:hanging="284"/>
        <w:contextualSpacing/>
      </w:pPr>
      <w:r>
        <w:t>PENCARIAN DATA</w:t>
      </w:r>
    </w:p>
    <w:p w14:paraId="1050784B" w14:textId="39666C05" w:rsidR="002C4DC4" w:rsidRDefault="00686EEF" w:rsidP="00686EEF">
      <w:pPr>
        <w:spacing w:after="240"/>
        <w:contextualSpacing/>
      </w:pPr>
      <w:r w:rsidRPr="00686EEF">
        <w:t xml:space="preserve">Pencarian data dalam </w:t>
      </w:r>
      <w:r w:rsidRPr="00686EEF">
        <w:rPr>
          <w:i/>
        </w:rPr>
        <w:t>systematic literature review</w:t>
      </w:r>
      <w:r w:rsidRPr="00686EEF">
        <w:t xml:space="preserve"> (SLR) adalah tahap awal yang sangat penting dalam melakukan penelitian. Tujuan dari proses ini adalah untuk mengumpulkan semua informasi yang relevan dan terkait dengan topik penelitian yang diteliti. Berikut adalah langkah-langkah yang dilakukan dalam proses pencarian data pada SLR:Pencarian data dilakukan menggunakan mesin pencarian </w:t>
      </w:r>
      <w:r w:rsidRPr="00686EEF">
        <w:rPr>
          <w:i/>
        </w:rPr>
        <w:t>online</w:t>
      </w:r>
      <w:r w:rsidRPr="00686EEF">
        <w:t xml:space="preserve"> seperti </w:t>
      </w:r>
      <w:r w:rsidRPr="00686EEF">
        <w:rPr>
          <w:i/>
        </w:rPr>
        <w:t>Google Scholar</w:t>
      </w:r>
      <w:r w:rsidRPr="00686EEF">
        <w:t xml:space="preserve">, </w:t>
      </w:r>
      <w:r w:rsidRPr="00686EEF">
        <w:rPr>
          <w:i/>
        </w:rPr>
        <w:t>Research Gate</w:t>
      </w:r>
      <w:r w:rsidRPr="00686EEF">
        <w:t xml:space="preserve">, </w:t>
      </w:r>
      <w:r w:rsidRPr="00686EEF">
        <w:rPr>
          <w:i/>
        </w:rPr>
        <w:t>Science Direct</w:t>
      </w:r>
      <w:r w:rsidRPr="00686EEF">
        <w:t>, dan lain-lain. Kata kunci yang spesifik dan relevan dengan topik penelitian digunakan untuk memastikan bahwa artikel yang terkumpul sesuai dengan tujuan penelitian. Daftar pustaka yang akan digunakan sebagai sumber data dibuat untuk memudahkan proses pengumpulan dan analisis data. Dengan menggunakan metode ini, peneliti dapat memastikan bahwa data yang terkumpul adalah akurat dan relevan dengan topik penelitian, sehingga hasil penelitian yang diperoleh dapat diandalkan dan bermanfaat untuk pengembangan pengetahuan dan praktik di bidangnya.</w:t>
      </w:r>
    </w:p>
    <w:p w14:paraId="5829F58C" w14:textId="77777777" w:rsidR="00686EEF" w:rsidRPr="00686EEF" w:rsidRDefault="00686EEF" w:rsidP="00686EEF">
      <w:pPr>
        <w:spacing w:after="240"/>
        <w:contextualSpacing/>
        <w:rPr>
          <w:lang w:val="en-US"/>
        </w:rPr>
      </w:pPr>
    </w:p>
    <w:p w14:paraId="7A239E86" w14:textId="77777777" w:rsidR="002C4DC4" w:rsidRDefault="002C4DC4" w:rsidP="002C4DC4">
      <w:pPr>
        <w:spacing w:after="240"/>
        <w:ind w:left="284" w:hanging="284"/>
        <w:contextualSpacing/>
      </w:pPr>
      <w:r>
        <w:t xml:space="preserve">Kriteria </w:t>
      </w:r>
      <w:r>
        <w:rPr>
          <w:lang w:val="en-US"/>
        </w:rPr>
        <w:t>Kelayakan</w:t>
      </w:r>
      <w:r>
        <w:t xml:space="preserve"> dan </w:t>
      </w:r>
      <w:r>
        <w:rPr>
          <w:lang w:val="en-US"/>
        </w:rPr>
        <w:t>Kriteria Pengecualian</w:t>
      </w:r>
      <w:r>
        <w:t xml:space="preserve"> </w:t>
      </w:r>
    </w:p>
    <w:p w14:paraId="43856D3F" w14:textId="77777777" w:rsidR="002C4DC4" w:rsidRDefault="002C4DC4" w:rsidP="00E962B1">
      <w:pPr>
        <w:spacing w:after="240"/>
        <w:contextualSpacing/>
      </w:pPr>
      <w:r>
        <w:t xml:space="preserve">Pada titik ini, penulis akan meninjau artikel yang teridentifikasi di area pencarian, dengan mempertimbangkan kriteria inklusi dan eksklusi sebelumnya. </w:t>
      </w:r>
    </w:p>
    <w:p w14:paraId="70BCD962" w14:textId="77777777" w:rsidR="002C4DC4" w:rsidRDefault="002C4DC4" w:rsidP="00E962B1">
      <w:pPr>
        <w:spacing w:after="240"/>
        <w:contextualSpacing/>
      </w:pPr>
      <w:r>
        <w:t xml:space="preserve">Kriteria inklusi dan eksklusi adalah sebagai berikut: </w:t>
      </w:r>
    </w:p>
    <w:p w14:paraId="17EC7A18" w14:textId="77777777" w:rsidR="002C4DC4" w:rsidRDefault="002C4DC4" w:rsidP="002C4DC4">
      <w:pPr>
        <w:spacing w:after="240"/>
        <w:ind w:left="284" w:hanging="284"/>
        <w:contextualSpacing/>
      </w:pPr>
      <w:r>
        <w:t xml:space="preserve">Kriteria kelayakan: </w:t>
      </w:r>
    </w:p>
    <w:p w14:paraId="66149700" w14:textId="77777777" w:rsidR="002C4DC4" w:rsidRDefault="002C4DC4" w:rsidP="002C4DC4">
      <w:pPr>
        <w:spacing w:after="240"/>
        <w:ind w:left="284" w:hanging="284"/>
        <w:contextualSpacing/>
      </w:pPr>
      <w:r>
        <w:t xml:space="preserve">A. Daftar Pustaka diperoleh dari mesin pencari </w:t>
      </w:r>
      <w:r w:rsidRPr="00E962B1">
        <w:rPr>
          <w:i/>
        </w:rPr>
        <w:t>Google Scholar, Research Gate</w:t>
      </w:r>
      <w:r>
        <w:t xml:space="preserve"> dan </w:t>
      </w:r>
      <w:r w:rsidRPr="00E962B1">
        <w:rPr>
          <w:i/>
        </w:rPr>
        <w:t>Science Direct</w:t>
      </w:r>
      <w:r>
        <w:t xml:space="preserve">. </w:t>
      </w:r>
    </w:p>
    <w:p w14:paraId="3EF1C240" w14:textId="77777777" w:rsidR="002C4DC4" w:rsidRDefault="00E962B1" w:rsidP="002C4DC4">
      <w:pPr>
        <w:spacing w:after="240"/>
        <w:ind w:left="284" w:hanging="284"/>
        <w:contextualSpacing/>
      </w:pPr>
      <w:r>
        <w:t xml:space="preserve">B. Jurnal diterbitkan </w:t>
      </w:r>
      <w:r>
        <w:rPr>
          <w:lang w:val="en-US"/>
        </w:rPr>
        <w:t xml:space="preserve">pada </w:t>
      </w:r>
      <w:r>
        <w:t>periode t</w:t>
      </w:r>
      <w:r>
        <w:rPr>
          <w:lang w:val="en-US"/>
        </w:rPr>
        <w:t>ahun</w:t>
      </w:r>
      <w:r>
        <w:t xml:space="preserve"> </w:t>
      </w:r>
      <w:r w:rsidR="002C4DC4">
        <w:t xml:space="preserve">2018-2024. </w:t>
      </w:r>
    </w:p>
    <w:p w14:paraId="5BB5F6A0" w14:textId="24E557B7" w:rsidR="00425E69" w:rsidRPr="00425E69" w:rsidRDefault="00E962B1" w:rsidP="002C4DC4">
      <w:pPr>
        <w:spacing w:after="240"/>
        <w:ind w:left="284" w:hanging="284"/>
        <w:contextualSpacing/>
        <w:rPr>
          <w:lang w:val="en-US"/>
        </w:rPr>
      </w:pPr>
      <w:r>
        <w:t>C.</w:t>
      </w:r>
      <w:r>
        <w:rPr>
          <w:lang w:val="en-US"/>
        </w:rPr>
        <w:tab/>
        <w:t>Jurnal</w:t>
      </w:r>
      <w:r w:rsidR="002C4DC4">
        <w:t xml:space="preserve"> ini </w:t>
      </w:r>
      <w:r w:rsidR="00686EEF">
        <w:t>berfokus pada etika kepemimpinan dalam industri penerbangan.</w:t>
      </w:r>
    </w:p>
    <w:p w14:paraId="6EC34F1C" w14:textId="77777777" w:rsidR="00802F98" w:rsidRDefault="00802F98"/>
    <w:p w14:paraId="55BED018" w14:textId="77777777" w:rsidR="002C4DC4" w:rsidRDefault="002C4DC4" w:rsidP="002C4DC4">
      <w:pPr>
        <w:spacing w:after="240"/>
        <w:contextualSpacing/>
      </w:pPr>
      <w:r>
        <w:t xml:space="preserve">Kriteria </w:t>
      </w:r>
      <w:r>
        <w:rPr>
          <w:lang w:val="en-US"/>
        </w:rPr>
        <w:t>P</w:t>
      </w:r>
      <w:r>
        <w:t xml:space="preserve">engecualian: </w:t>
      </w:r>
    </w:p>
    <w:p w14:paraId="14420A5A" w14:textId="61C4A62F" w:rsidR="002C4DC4" w:rsidRDefault="002C4DC4" w:rsidP="002C4DC4">
      <w:pPr>
        <w:spacing w:after="240"/>
        <w:contextualSpacing/>
      </w:pPr>
      <w:r>
        <w:t xml:space="preserve">A. Jurnal </w:t>
      </w:r>
      <w:r w:rsidR="00686EEF">
        <w:t>yang tidak membahas etika kepemimpinan dalam industri penerbangan</w:t>
      </w:r>
      <w:r>
        <w:t xml:space="preserve">. </w:t>
      </w:r>
    </w:p>
    <w:p w14:paraId="4493EC2C" w14:textId="77777777" w:rsidR="00425E69" w:rsidRPr="00425E69" w:rsidRDefault="002C4DC4" w:rsidP="002C4DC4">
      <w:pPr>
        <w:spacing w:after="240"/>
        <w:contextualSpacing/>
        <w:rPr>
          <w:lang w:val="en-US"/>
        </w:rPr>
      </w:pPr>
      <w:r>
        <w:t>B. Jurnal  yang artikelnya tidak sesuai dengan kata kunci yang dipilih</w:t>
      </w:r>
      <w:r w:rsidR="00425E69">
        <w:t>.</w:t>
      </w:r>
    </w:p>
    <w:p w14:paraId="79D826C7" w14:textId="77777777" w:rsidR="00802F98" w:rsidRDefault="00802F98" w:rsidP="00802F98">
      <w:pPr>
        <w:spacing w:after="240"/>
        <w:contextualSpacing/>
        <w:rPr>
          <w:lang w:val="en-US"/>
        </w:rPr>
      </w:pPr>
    </w:p>
    <w:p w14:paraId="6A13D85D" w14:textId="11E10492" w:rsidR="00686EEF" w:rsidRPr="00686EEF" w:rsidRDefault="00686EEF" w:rsidP="00686EEF">
      <w:pPr>
        <w:spacing w:after="240"/>
        <w:contextualSpacing/>
        <w:rPr>
          <w:lang w:val="en-US"/>
        </w:rPr>
      </w:pPr>
      <w:r>
        <w:rPr>
          <w:lang w:val="en-US"/>
        </w:rPr>
        <w:t>PENILAIAN KUALITAS</w:t>
      </w:r>
    </w:p>
    <w:p w14:paraId="1660466C" w14:textId="77777777" w:rsidR="00686EEF" w:rsidRDefault="00686EEF" w:rsidP="00686EEF">
      <w:pPr>
        <w:spacing w:after="240"/>
        <w:contextualSpacing/>
      </w:pPr>
      <w:r>
        <w:t>Fase penilaian kualitas dalam systematic literature review (SLR) adalah tahap di mana peneliti mengevaluasi validitas, reliabilitas, dan relevansi studi-studi yang telah dipilih untuk dimasukkan dalam review. Tujuan utama dari fase ini adalah untuk memastikan bahwa hanya studi dengan kualitas metodologis yang baik yang digunakan dalam sintesis data, sehingga hasil review lebih dapat diandalkan. Berikut adalah penilaian kualitas untuk jurnal "ETIKA KEPEMIMPINAN DALAM INDUSTRI PENERBANGAN":</w:t>
      </w:r>
    </w:p>
    <w:p w14:paraId="067A6086" w14:textId="77777777" w:rsidR="00686EEF" w:rsidRDefault="00686EEF" w:rsidP="00686EEF">
      <w:pPr>
        <w:spacing w:after="240"/>
        <w:contextualSpacing/>
      </w:pPr>
    </w:p>
    <w:p w14:paraId="634790B3" w14:textId="77777777" w:rsidR="00686EEF" w:rsidRDefault="00686EEF" w:rsidP="00686EEF">
      <w:pPr>
        <w:spacing w:after="240"/>
        <w:contextualSpacing/>
      </w:pPr>
    </w:p>
    <w:p w14:paraId="25F56D7B" w14:textId="77777777" w:rsidR="00442711" w:rsidRPr="00442711" w:rsidRDefault="004D4FD3" w:rsidP="00442711">
      <w:pPr>
        <w:pStyle w:val="ListParagraph"/>
        <w:numPr>
          <w:ilvl w:val="0"/>
          <w:numId w:val="13"/>
        </w:numPr>
        <w:spacing w:after="240"/>
        <w:ind w:left="270" w:hanging="270"/>
      </w:pPr>
      <w:r>
        <w:lastRenderedPageBreak/>
        <w:t xml:space="preserve">PK1: </w:t>
      </w:r>
      <w:r w:rsidR="00686EEF" w:rsidRPr="00442711">
        <w:t>Jurnal penelitian diterbitkan pada tahun 2018-2024</w:t>
      </w:r>
    </w:p>
    <w:p w14:paraId="45F3615B" w14:textId="15342EBB" w:rsidR="00442711" w:rsidRDefault="00442711" w:rsidP="00442711">
      <w:pPr>
        <w:pStyle w:val="ListParagraph"/>
        <w:numPr>
          <w:ilvl w:val="0"/>
          <w:numId w:val="13"/>
        </w:numPr>
        <w:spacing w:after="240"/>
        <w:ind w:left="270" w:hanging="270"/>
        <w:jc w:val="left"/>
        <w:rPr>
          <w:lang w:val="en-US"/>
        </w:rPr>
      </w:pPr>
      <w:r w:rsidRPr="00442711">
        <w:rPr>
          <w:lang w:val="en-US"/>
        </w:rPr>
        <w:t xml:space="preserve">PK2: </w:t>
      </w:r>
      <w:r>
        <w:rPr>
          <w:lang w:val="en-US"/>
        </w:rPr>
        <w:t>Jurnal penelitian tersebut menulis tentang etika kepemimpinan dalam industry</w:t>
      </w:r>
    </w:p>
    <w:p w14:paraId="723E1D1B" w14:textId="5B153A63" w:rsidR="00442711" w:rsidRDefault="00442711" w:rsidP="00442711">
      <w:pPr>
        <w:pStyle w:val="ListParagraph"/>
        <w:spacing w:after="240"/>
        <w:ind w:left="810"/>
        <w:jc w:val="left"/>
        <w:rPr>
          <w:lang w:val="en-US"/>
        </w:rPr>
      </w:pPr>
      <w:r>
        <w:rPr>
          <w:lang w:val="en-US"/>
        </w:rPr>
        <w:t>Penerbangan</w:t>
      </w:r>
    </w:p>
    <w:p w14:paraId="2FB73690" w14:textId="022F221D" w:rsidR="00442711" w:rsidRDefault="00442711" w:rsidP="00442711">
      <w:pPr>
        <w:pStyle w:val="ListParagraph"/>
        <w:numPr>
          <w:ilvl w:val="0"/>
          <w:numId w:val="13"/>
        </w:numPr>
        <w:spacing w:after="240"/>
        <w:ind w:left="270" w:hanging="270"/>
        <w:jc w:val="left"/>
        <w:rPr>
          <w:lang w:val="en-US"/>
        </w:rPr>
      </w:pPr>
      <w:r>
        <w:rPr>
          <w:lang w:val="en-US"/>
        </w:rPr>
        <w:t>PK3: Jurnal penelitian menggunakan metode sistematis dan terstruktur</w:t>
      </w:r>
    </w:p>
    <w:p w14:paraId="22B4EE8F" w14:textId="6C7E70DD" w:rsidR="00442711" w:rsidRDefault="00442711" w:rsidP="00442711">
      <w:pPr>
        <w:pStyle w:val="ListParagraph"/>
        <w:numPr>
          <w:ilvl w:val="0"/>
          <w:numId w:val="13"/>
        </w:numPr>
        <w:spacing w:after="240"/>
        <w:ind w:left="270" w:hanging="270"/>
        <w:jc w:val="left"/>
        <w:rPr>
          <w:lang w:val="en-US"/>
        </w:rPr>
      </w:pPr>
      <w:r>
        <w:rPr>
          <w:lang w:val="en-US"/>
        </w:rPr>
        <w:t>PK4: Jurnal penelitian relevan dengan topik penelitian “</w:t>
      </w:r>
      <w:r w:rsidR="00634195">
        <w:rPr>
          <w:lang w:val="en-US"/>
        </w:rPr>
        <w:t xml:space="preserve">ETIKA KEPEMIMPINAN DALAM </w:t>
      </w:r>
    </w:p>
    <w:p w14:paraId="6F88C1C4" w14:textId="21EFF42B" w:rsidR="00634195" w:rsidRPr="00442711" w:rsidRDefault="00634195" w:rsidP="00634195">
      <w:pPr>
        <w:pStyle w:val="ListParagraph"/>
        <w:spacing w:after="240"/>
        <w:ind w:left="810"/>
        <w:jc w:val="left"/>
        <w:rPr>
          <w:lang w:val="en-US"/>
        </w:rPr>
      </w:pPr>
      <w:r>
        <w:rPr>
          <w:lang w:val="en-US"/>
        </w:rPr>
        <w:t>INDUSTRI PENERBANGAN”</w:t>
      </w:r>
    </w:p>
    <w:p w14:paraId="7F5A1F40" w14:textId="5BA16383" w:rsidR="00686EEF" w:rsidRDefault="00B77B36" w:rsidP="00634195">
      <w:pPr>
        <w:spacing w:after="240"/>
        <w:ind w:left="-180"/>
        <w:contextualSpacing/>
      </w:pPr>
      <w:r>
        <w:t xml:space="preserve">   </w:t>
      </w:r>
      <w:r w:rsidR="00686EEF">
        <w:t>O: Berlaku untuk jurnal yang memenuhi standar penilaian mutu</w:t>
      </w:r>
    </w:p>
    <w:p w14:paraId="3F6DD3B6" w14:textId="3D69D297" w:rsidR="00686EEF" w:rsidRDefault="00686EEF" w:rsidP="00634195">
      <w:pPr>
        <w:spacing w:after="240"/>
        <w:ind w:left="-180"/>
        <w:contextualSpacing/>
      </w:pPr>
      <w:r>
        <w:t xml:space="preserve"> </w:t>
      </w:r>
      <w:r w:rsidR="00B77B36">
        <w:t xml:space="preserve">  </w:t>
      </w:r>
      <w:r>
        <w:t>X: Jurnal tidak memenuhi kriteria penilaian mutu</w:t>
      </w:r>
    </w:p>
    <w:p w14:paraId="735FB186" w14:textId="401E9FA8" w:rsidR="00686EEF" w:rsidRDefault="00B77B36" w:rsidP="00634195">
      <w:pPr>
        <w:spacing w:after="240"/>
        <w:ind w:left="-180"/>
        <w:contextualSpacing/>
      </w:pPr>
      <w:r>
        <w:t xml:space="preserve">   </w:t>
      </w:r>
      <w:r w:rsidR="00686EEF">
        <w:rPr>
          <w:rFonts w:ascii="Segoe UI Symbol" w:hAnsi="Segoe UI Symbol" w:cs="Segoe UI Symbol"/>
        </w:rPr>
        <w:t>✓</w:t>
      </w:r>
      <w:r w:rsidR="00686EEF">
        <w:t>: Relevan dengan jurnal yang dimasukkan dalam penelitian ini</w:t>
      </w:r>
    </w:p>
    <w:p w14:paraId="392A5BAA" w14:textId="77777777" w:rsidR="00686EEF" w:rsidRDefault="00686EEF" w:rsidP="00634195">
      <w:pPr>
        <w:spacing w:after="240"/>
        <w:ind w:left="-180"/>
        <w:contextualSpacing/>
      </w:pPr>
    </w:p>
    <w:p w14:paraId="290B5782" w14:textId="77777777" w:rsidR="00686EEF" w:rsidRDefault="00686EEF" w:rsidP="00686EEF">
      <w:pPr>
        <w:spacing w:after="240"/>
        <w:contextualSpacing/>
      </w:pPr>
      <w:r>
        <w:t>Dengan menggunakan penilaian kualitas seperti di atas, peneliti dapat memastikan bahwa hanya jurnal yang memenuhi kriteria penilaian mutu yang digunakan dalam sintesis data, sehingga hasil review lebih dapat diandalkan dan relevan dengan topik penelitian "ETIKA KEPEMIMPINAN DALAM INDUSTRI PENERBANGAN".</w:t>
      </w:r>
    </w:p>
    <w:p w14:paraId="3328EC65" w14:textId="77777777" w:rsidR="00686EEF" w:rsidRDefault="00686EEF" w:rsidP="00686EEF">
      <w:pPr>
        <w:spacing w:after="240"/>
        <w:contextualSpacing/>
      </w:pPr>
    </w:p>
    <w:p w14:paraId="63AAFA1D" w14:textId="7F15A241" w:rsidR="006C7FD0" w:rsidRDefault="006C7FD0" w:rsidP="00802F98">
      <w:pPr>
        <w:spacing w:after="240"/>
        <w:contextualSpacing/>
      </w:pPr>
      <w:r w:rsidRPr="006C7FD0">
        <w:t>PENGUMPULAN DATA</w:t>
      </w:r>
    </w:p>
    <w:p w14:paraId="47F5B4DE" w14:textId="77777777" w:rsidR="004D4FD3" w:rsidRDefault="004D4FD3" w:rsidP="004D4FD3">
      <w:pPr>
        <w:spacing w:after="240"/>
        <w:contextualSpacing/>
      </w:pPr>
      <w:r>
        <w:t>Pengumpulan data pada Systematic Literature Review (SLR) adalah tahap yang sangat penting dalam melakukan penelitian. Tujuan dari pengumpulan data adalah untuk mengumpulkan semua informasi yang relevan dan terkait dengan topik penelitian yang diteliti. Dalam SLR, pengumpulan data dilakukan dengan menggunakan metode yang sistematis dan terstruktur. Langkah-langkah yang dilakukan dalam pengumpulan data meliputi: menentukan tujuan SLR, inisiasi dan pemilihan pustaka, analisis dan coding, dan perencanaan untuk mempresentasikan hasil. Selain itu, peneliti juga harus memastikan bahwa data yang terkumpul adalah akurat dan relevan dengan topik penelitian, sehingga hasil penelitian yang diperoleh lebih akurat dan relevan.</w:t>
      </w:r>
    </w:p>
    <w:p w14:paraId="38287AFF" w14:textId="77777777" w:rsidR="004D4FD3" w:rsidRDefault="004D4FD3" w:rsidP="004D4FD3">
      <w:pPr>
        <w:spacing w:after="240"/>
        <w:contextualSpacing/>
      </w:pPr>
    </w:p>
    <w:p w14:paraId="2B65110E" w14:textId="77777777" w:rsidR="002C4DC4" w:rsidRPr="0036738E" w:rsidRDefault="006C7FD0" w:rsidP="002C4DC4">
      <w:pPr>
        <w:spacing w:after="240"/>
        <w:contextualSpacing/>
      </w:pPr>
      <w:r w:rsidRPr="0036738E">
        <w:t>ANALISIS DATA</w:t>
      </w:r>
    </w:p>
    <w:p w14:paraId="503A92C2" w14:textId="0E7BB777" w:rsidR="0038187A" w:rsidRPr="00F70E5C" w:rsidRDefault="003845C2" w:rsidP="002C4DC4">
      <w:pPr>
        <w:spacing w:after="240"/>
        <w:contextualSpacing/>
        <w:rPr>
          <w:highlight w:val="yellow"/>
          <w:lang w:val="en-US"/>
        </w:rPr>
      </w:pPr>
      <w:r w:rsidRPr="003845C2">
        <w:rPr>
          <w:lang w:val="en-US"/>
        </w:rPr>
        <w:t xml:space="preserve">Analisis data pada Systematic Literature Review (SLR) adalah tahap yang sangat penting dalam melakukan penelitian. Tujuan dari analisis data adalah untuk mengidentifikasi, mengelompokkan, dan menganalisis data yang terkumpul untuk menjawab pertanyaan penelitian. Dalam SLR, analisis data dilakukan dengan menggunakan metode yang sistematis dan terstruktur, seperti mengidentifikasi tema, mengelompokkan data menjadi kategori yang relevan, dan menganalisis data untuk mengidentifikasi pola, tren, dan temuan utama. Dengan menggunakan analisis data yang sistematis dan terstruktur, peneliti dapat memastikan bahwa hasil penelitian yang diperoleh lebih akurat dan </w:t>
      </w:r>
      <w:r>
        <w:rPr>
          <w:lang w:val="en-US"/>
        </w:rPr>
        <w:t>relevan dengan topik penelitian. Analisis data yang digunakan pada penrlitian ini merujuk pada riset pertanyaan yang telah ditetapkan,</w:t>
      </w:r>
      <w:r w:rsidR="0036738E">
        <w:t xml:space="preserve"> antara lain:</w:t>
      </w:r>
    </w:p>
    <w:p w14:paraId="052707A5" w14:textId="3D291200" w:rsidR="002B3111" w:rsidRDefault="00722341" w:rsidP="002C4DC4">
      <w:pPr>
        <w:spacing w:after="240"/>
        <w:ind w:left="284" w:hanging="284"/>
        <w:contextualSpacing/>
      </w:pPr>
      <w:r>
        <w:t>A.</w:t>
      </w:r>
      <w:r>
        <w:rPr>
          <w:lang w:val="en-US"/>
        </w:rPr>
        <w:tab/>
      </w:r>
      <w:r w:rsidR="004D4FD3">
        <w:rPr>
          <w:lang w:val="en-US"/>
        </w:rPr>
        <w:t xml:space="preserve"> Etika </w:t>
      </w:r>
      <w:r w:rsidR="002B3111">
        <w:t>Kepemimpinan</w:t>
      </w:r>
      <w:r w:rsidR="004D4FD3">
        <w:rPr>
          <w:lang w:val="en-US"/>
        </w:rPr>
        <w:t xml:space="preserve"> dalam industry penerbangan</w:t>
      </w:r>
      <w:r w:rsidR="002B3111">
        <w:t xml:space="preserve"> berpengaruh signifikan terhadap peningkatan keselamatan ope</w:t>
      </w:r>
      <w:r w:rsidR="00DA033B">
        <w:t xml:space="preserve">rasi </w:t>
      </w:r>
      <w:proofErr w:type="gramStart"/>
      <w:r w:rsidR="00DA033B">
        <w:t>penerbangan(</w:t>
      </w:r>
      <w:proofErr w:type="gramEnd"/>
      <w:r w:rsidR="00DA033B">
        <w:t>Merujuk pada R</w:t>
      </w:r>
      <w:r w:rsidR="00DA033B">
        <w:rPr>
          <w:lang w:val="en-US"/>
        </w:rPr>
        <w:t>P</w:t>
      </w:r>
      <w:r w:rsidR="002B3111">
        <w:t>1).</w:t>
      </w:r>
    </w:p>
    <w:p w14:paraId="455D0588" w14:textId="757C251C" w:rsidR="00A903F0" w:rsidRDefault="00722341" w:rsidP="002C4DC4">
      <w:pPr>
        <w:spacing w:after="240"/>
        <w:ind w:left="284" w:hanging="284"/>
        <w:contextualSpacing/>
        <w:rPr>
          <w:color w:val="000000"/>
        </w:rPr>
      </w:pPr>
      <w:r>
        <w:t>B.</w:t>
      </w:r>
      <w:r>
        <w:rPr>
          <w:lang w:val="en-US"/>
        </w:rPr>
        <w:tab/>
      </w:r>
      <w:r w:rsidR="002B3111">
        <w:t>Faktor-faktor</w:t>
      </w:r>
      <w:r w:rsidR="004D4FD3">
        <w:rPr>
          <w:lang w:val="en-US"/>
        </w:rPr>
        <w:t xml:space="preserve"> etika</w:t>
      </w:r>
      <w:r w:rsidR="002B3111">
        <w:t xml:space="preserve"> kepemimpinan</w:t>
      </w:r>
      <w:r w:rsidR="004D4FD3">
        <w:rPr>
          <w:lang w:val="en-US"/>
        </w:rPr>
        <w:t xml:space="preserve"> dalam industry penerbangan</w:t>
      </w:r>
      <w:r w:rsidR="002B3111">
        <w:t xml:space="preserve"> yang mempengaruhi peningkatan keselamatan oper</w:t>
      </w:r>
      <w:r w:rsidR="00DA033B">
        <w:t>asi penerbangan (Merujuk pada R</w:t>
      </w:r>
      <w:r w:rsidR="00DA033B">
        <w:rPr>
          <w:lang w:val="en-US"/>
        </w:rPr>
        <w:t>P</w:t>
      </w:r>
      <w:r w:rsidR="002B3111">
        <w:t>2).</w:t>
      </w:r>
    </w:p>
    <w:p w14:paraId="1CA9FBEA" w14:textId="7DB7D622" w:rsidR="00966620" w:rsidRDefault="00966620"/>
    <w:p w14:paraId="37A58267" w14:textId="77777777" w:rsidR="00A055C6" w:rsidRDefault="00A055C6">
      <w:pPr>
        <w:rPr>
          <w:b/>
          <w:caps/>
          <w:szCs w:val="24"/>
        </w:rPr>
      </w:pPr>
    </w:p>
    <w:p w14:paraId="6EBAA743" w14:textId="77777777" w:rsidR="00634195" w:rsidRDefault="00634195">
      <w:pPr>
        <w:rPr>
          <w:b/>
          <w:caps/>
          <w:szCs w:val="24"/>
        </w:rPr>
      </w:pPr>
    </w:p>
    <w:p w14:paraId="09AFAC41" w14:textId="77777777" w:rsidR="00634195" w:rsidRDefault="00634195">
      <w:pPr>
        <w:rPr>
          <w:b/>
          <w:caps/>
          <w:szCs w:val="24"/>
        </w:rPr>
      </w:pPr>
    </w:p>
    <w:p w14:paraId="336FF748" w14:textId="77777777" w:rsidR="00634195" w:rsidRDefault="00634195">
      <w:pPr>
        <w:rPr>
          <w:b/>
          <w:caps/>
          <w:szCs w:val="24"/>
        </w:rPr>
      </w:pPr>
    </w:p>
    <w:p w14:paraId="696E4B70" w14:textId="77777777" w:rsidR="00634195" w:rsidRDefault="00634195">
      <w:pPr>
        <w:rPr>
          <w:b/>
          <w:caps/>
          <w:szCs w:val="24"/>
        </w:rPr>
      </w:pPr>
    </w:p>
    <w:p w14:paraId="4750F010" w14:textId="77777777" w:rsidR="00634195" w:rsidRDefault="00634195">
      <w:pPr>
        <w:rPr>
          <w:b/>
          <w:caps/>
          <w:szCs w:val="24"/>
        </w:rPr>
      </w:pPr>
    </w:p>
    <w:p w14:paraId="071670A1" w14:textId="77777777" w:rsidR="00634195" w:rsidRDefault="00634195">
      <w:pPr>
        <w:rPr>
          <w:b/>
          <w:caps/>
          <w:szCs w:val="24"/>
        </w:rPr>
      </w:pPr>
    </w:p>
    <w:p w14:paraId="02EB89AA" w14:textId="77777777" w:rsidR="00634195" w:rsidRDefault="00634195">
      <w:pPr>
        <w:rPr>
          <w:b/>
          <w:caps/>
          <w:szCs w:val="24"/>
        </w:rPr>
      </w:pPr>
    </w:p>
    <w:p w14:paraId="4031FAC0" w14:textId="77777777" w:rsidR="00A903F0" w:rsidRDefault="00B97C8F">
      <w:pPr>
        <w:pStyle w:val="Heading2"/>
      </w:pPr>
      <w:r>
        <w:lastRenderedPageBreak/>
        <w:t>HASIL DAN PEMBAHASAN</w:t>
      </w:r>
    </w:p>
    <w:p w14:paraId="586D812C" w14:textId="77777777" w:rsidR="006C7FD0" w:rsidRPr="00AC729D" w:rsidRDefault="006F61B0" w:rsidP="00802F98">
      <w:pPr>
        <w:spacing w:after="200"/>
        <w:contextualSpacing/>
      </w:pPr>
      <w:r w:rsidRPr="00AC729D">
        <w:t xml:space="preserve">HASIL </w:t>
      </w:r>
      <w:r w:rsidR="006C7FD0" w:rsidRPr="00AC729D">
        <w:t>PROSES PENELITIAN</w:t>
      </w:r>
    </w:p>
    <w:p w14:paraId="23377DB7" w14:textId="7CA63EF7" w:rsidR="003845C2" w:rsidRPr="00AC729D" w:rsidRDefault="003845C2" w:rsidP="00802F98">
      <w:pPr>
        <w:spacing w:after="200"/>
        <w:contextualSpacing/>
      </w:pPr>
      <w:r>
        <w:rPr>
          <w:lang w:val="en-US"/>
        </w:rPr>
        <w:t xml:space="preserve">Hasil </w:t>
      </w:r>
      <w:r w:rsidRPr="003845C2">
        <w:t xml:space="preserve">Proses pencarian data untuk penelitian ini dilakukan dengan menggunakan basis data akademik seperti </w:t>
      </w:r>
      <w:r w:rsidRPr="003845C2">
        <w:rPr>
          <w:i/>
        </w:rPr>
        <w:t>Google Scholar</w:t>
      </w:r>
      <w:r w:rsidRPr="003845C2">
        <w:t xml:space="preserve">, </w:t>
      </w:r>
      <w:r w:rsidRPr="003845C2">
        <w:rPr>
          <w:i/>
        </w:rPr>
        <w:t>Research Gate</w:t>
      </w:r>
      <w:r w:rsidRPr="003845C2">
        <w:t xml:space="preserve">, dan </w:t>
      </w:r>
      <w:r w:rsidRPr="003845C2">
        <w:rPr>
          <w:i/>
        </w:rPr>
        <w:t>Science Direct</w:t>
      </w:r>
      <w:r w:rsidRPr="003845C2">
        <w:t>. Kata kunci yang digunakan dalam pencarian termasuk "etika kepemimpinan", "industri penerbangan", dan "keselamatan penerbangan". Dari hasil pencarian ini, dit</w:t>
      </w:r>
      <w:r>
        <w:t>emukan</w:t>
      </w:r>
      <w:r w:rsidR="008F4450">
        <w:rPr>
          <w:lang w:val="en-US"/>
        </w:rPr>
        <w:t xml:space="preserve"> 15</w:t>
      </w:r>
      <w:r>
        <w:t xml:space="preserve"> </w:t>
      </w:r>
      <w:r w:rsidRPr="003845C2">
        <w:t xml:space="preserve"> jurnal yang relevan</w:t>
      </w:r>
    </w:p>
    <w:p w14:paraId="5C7E40B0" w14:textId="77777777" w:rsidR="00802F98" w:rsidRPr="00F70E5C" w:rsidRDefault="00802F98" w:rsidP="00802F98">
      <w:pPr>
        <w:spacing w:after="200"/>
        <w:contextualSpacing/>
        <w:rPr>
          <w:highlight w:val="yellow"/>
          <w:lang w:val="en-US"/>
        </w:rPr>
      </w:pPr>
    </w:p>
    <w:p w14:paraId="728495CC" w14:textId="77777777" w:rsidR="006C7FD0" w:rsidRPr="003C2CDA" w:rsidRDefault="002C4DC4" w:rsidP="00802F98">
      <w:pPr>
        <w:spacing w:after="200"/>
        <w:contextualSpacing/>
        <w:rPr>
          <w:lang w:val="en-US"/>
        </w:rPr>
      </w:pPr>
      <w:r w:rsidRPr="003C2CDA">
        <w:t xml:space="preserve">HASIL KRITERIA </w:t>
      </w:r>
      <w:r w:rsidRPr="003C2CDA">
        <w:rPr>
          <w:lang w:val="en-US"/>
        </w:rPr>
        <w:t>KELAYAKAN</w:t>
      </w:r>
      <w:r w:rsidR="006C7FD0" w:rsidRPr="003C2CDA">
        <w:t xml:space="preserve"> DAN </w:t>
      </w:r>
      <w:r w:rsidRPr="003C2CDA">
        <w:rPr>
          <w:lang w:val="en-US"/>
        </w:rPr>
        <w:t>PENGECUALIAN</w:t>
      </w:r>
    </w:p>
    <w:p w14:paraId="618D9EF3" w14:textId="239AE304" w:rsidR="00552003" w:rsidRPr="00F70E5C" w:rsidRDefault="00552003" w:rsidP="00802F98">
      <w:pPr>
        <w:spacing w:after="200"/>
        <w:contextualSpacing/>
        <w:rPr>
          <w:highlight w:val="yellow"/>
          <w:lang w:val="en-US"/>
        </w:rPr>
      </w:pPr>
      <w:r w:rsidRPr="00552003">
        <w:rPr>
          <w:lang w:val="en-US"/>
        </w:rPr>
        <w:t>Hasil kriteria kelayakan dan pengecualian dalam systematic literature review (SLR) melibatkan proses penyaringan studi untuk memastikan bahwa hanya studi yang relevan dan berkualitas tinggi yang dimasukkan dalam analisis. Kriteria kelayakan meliputi aspek seperti tahun penerbitan, relevansi topik, dan kualitas metodologi. Studi yang memenuhi kriteria ini dianggap layak untuk dianalisis lebih lanjut. Sebaliknya, kriteria pengecualian digunakan untuk mengeliminasi studi yang tidak relevan, misalnya, studi yang tidak fokus pada etika kepemimpinan dalam industri penerbangan atau yang tidak sesuai dengan kata kunci yang dipilih. Proses ini memastikan bahwa data</w:t>
      </w:r>
      <w:r>
        <w:rPr>
          <w:lang w:val="en-US"/>
        </w:rPr>
        <w:t xml:space="preserve"> dan 15 jurnal</w:t>
      </w:r>
      <w:r w:rsidRPr="00552003">
        <w:rPr>
          <w:lang w:val="en-US"/>
        </w:rPr>
        <w:t xml:space="preserve"> yang dianalisis valid dan relevan, memberikan hasil yang lebih dapat diandalkan dan informatif mengenai topik penelitian.</w:t>
      </w:r>
    </w:p>
    <w:p w14:paraId="6717C83A" w14:textId="77777777" w:rsidR="00802F98" w:rsidRPr="00F70E5C" w:rsidRDefault="00802F98" w:rsidP="00802F98">
      <w:pPr>
        <w:spacing w:after="200"/>
        <w:contextualSpacing/>
        <w:rPr>
          <w:highlight w:val="yellow"/>
          <w:lang w:val="en-US"/>
        </w:rPr>
      </w:pPr>
    </w:p>
    <w:p w14:paraId="16694053" w14:textId="075FE0C9" w:rsidR="00802F98" w:rsidRPr="00A055C6" w:rsidRDefault="006C7FD0" w:rsidP="00802F98">
      <w:pPr>
        <w:spacing w:after="200"/>
        <w:contextualSpacing/>
      </w:pPr>
      <w:r w:rsidRPr="00A055C6">
        <w:t>HASIL PENILAIAN KUALITAS</w:t>
      </w:r>
    </w:p>
    <w:p w14:paraId="3D16953F" w14:textId="705C764A" w:rsidR="00966620" w:rsidRDefault="009F21E8" w:rsidP="009F21E8">
      <w:pPr>
        <w:spacing w:after="200"/>
        <w:rPr>
          <w:lang w:val="en-US"/>
        </w:rPr>
      </w:pPr>
      <w:r w:rsidRPr="009F21E8">
        <w:t>Penilaian kualitas merupakan proses yang sistematis untuk mengevaluasi aspek metodologis dari studi yang diikutsertakan dalam SLR. Proses ini melibatkan penggunaan alat atau daftar periksa tertentu yang mengukur berbagai aspek seperti desain penelitian, metode pengumpulan data, analisis statistik, dan pelaporan hasil. Dari penilaian kualitas ini, ditemukan bahwa ada 5 jurnal yang memenuhi kualifikasi yang telah ditetapkan.</w:t>
      </w:r>
    </w:p>
    <w:p w14:paraId="26685673" w14:textId="33A7BF2E" w:rsidR="006F61B0" w:rsidRPr="006C7FD0" w:rsidRDefault="006C7FD0" w:rsidP="006C7FD0">
      <w:pPr>
        <w:spacing w:after="200"/>
        <w:jc w:val="center"/>
      </w:pPr>
      <w:r w:rsidRPr="006C7FD0">
        <w:t>Tabel 1. Penilaian Kualitas</w:t>
      </w:r>
      <w:r w:rsidR="00A055C6">
        <w:t xml:space="preserve"> (Penulis)</w:t>
      </w:r>
    </w:p>
    <w:tbl>
      <w:tblPr>
        <w:tblStyle w:val="TableGrid"/>
        <w:tblW w:w="0" w:type="auto"/>
        <w:tblInd w:w="466" w:type="dxa"/>
        <w:tblLook w:val="04A0" w:firstRow="1" w:lastRow="0" w:firstColumn="1" w:lastColumn="0" w:noHBand="0" w:noVBand="1"/>
      </w:tblPr>
      <w:tblGrid>
        <w:gridCol w:w="716"/>
        <w:gridCol w:w="1541"/>
        <w:gridCol w:w="3696"/>
        <w:gridCol w:w="703"/>
        <w:gridCol w:w="702"/>
        <w:gridCol w:w="805"/>
      </w:tblGrid>
      <w:tr w:rsidR="006F61B0" w14:paraId="1B5B9381" w14:textId="77777777" w:rsidTr="00DA033B">
        <w:trPr>
          <w:trHeight w:val="369"/>
        </w:trPr>
        <w:tc>
          <w:tcPr>
            <w:tcW w:w="716" w:type="dxa"/>
            <w:vAlign w:val="bottom"/>
          </w:tcPr>
          <w:p w14:paraId="0BC934F9" w14:textId="77777777" w:rsidR="006F61B0" w:rsidRPr="00375070" w:rsidRDefault="006F61B0" w:rsidP="00B97C8F">
            <w:pPr>
              <w:pStyle w:val="ListParagraph"/>
              <w:ind w:left="0"/>
              <w:jc w:val="center"/>
              <w:rPr>
                <w:sz w:val="20"/>
                <w:szCs w:val="20"/>
              </w:rPr>
            </w:pPr>
            <w:r w:rsidRPr="00375070">
              <w:rPr>
                <w:sz w:val="20"/>
                <w:szCs w:val="20"/>
              </w:rPr>
              <w:t>NO</w:t>
            </w:r>
          </w:p>
        </w:tc>
        <w:tc>
          <w:tcPr>
            <w:tcW w:w="1541" w:type="dxa"/>
            <w:vAlign w:val="bottom"/>
          </w:tcPr>
          <w:p w14:paraId="4101FAF7" w14:textId="77777777" w:rsidR="006F61B0" w:rsidRPr="005C28D7" w:rsidRDefault="006F61B0" w:rsidP="00B97C8F">
            <w:pPr>
              <w:pStyle w:val="ListParagraph"/>
              <w:ind w:left="0"/>
              <w:jc w:val="center"/>
              <w:rPr>
                <w:i/>
                <w:sz w:val="20"/>
                <w:szCs w:val="20"/>
              </w:rPr>
            </w:pPr>
            <w:r w:rsidRPr="005C28D7">
              <w:rPr>
                <w:i/>
                <w:sz w:val="20"/>
                <w:szCs w:val="20"/>
              </w:rPr>
              <w:t>AUTHOR</w:t>
            </w:r>
          </w:p>
        </w:tc>
        <w:tc>
          <w:tcPr>
            <w:tcW w:w="3696" w:type="dxa"/>
            <w:vAlign w:val="bottom"/>
          </w:tcPr>
          <w:p w14:paraId="0405ACA7" w14:textId="77777777" w:rsidR="006F61B0" w:rsidRPr="00375070" w:rsidRDefault="006F61B0" w:rsidP="00B97C8F">
            <w:pPr>
              <w:pStyle w:val="ListParagraph"/>
              <w:ind w:left="0"/>
              <w:jc w:val="center"/>
              <w:rPr>
                <w:sz w:val="20"/>
                <w:szCs w:val="20"/>
              </w:rPr>
            </w:pPr>
            <w:r w:rsidRPr="00375070">
              <w:rPr>
                <w:sz w:val="20"/>
                <w:szCs w:val="20"/>
              </w:rPr>
              <w:t>JUDUL</w:t>
            </w:r>
          </w:p>
        </w:tc>
        <w:tc>
          <w:tcPr>
            <w:tcW w:w="703" w:type="dxa"/>
            <w:vAlign w:val="bottom"/>
          </w:tcPr>
          <w:p w14:paraId="68BD2AC1" w14:textId="77777777" w:rsidR="006F61B0" w:rsidRPr="00375070" w:rsidRDefault="00DA033B" w:rsidP="00B97C8F">
            <w:pPr>
              <w:pStyle w:val="ListParagraph"/>
              <w:ind w:left="0"/>
              <w:jc w:val="center"/>
              <w:rPr>
                <w:sz w:val="20"/>
                <w:szCs w:val="20"/>
              </w:rPr>
            </w:pPr>
            <w:r>
              <w:rPr>
                <w:sz w:val="20"/>
                <w:szCs w:val="20"/>
              </w:rPr>
              <w:t>PK</w:t>
            </w:r>
            <w:r w:rsidR="006F61B0" w:rsidRPr="00375070">
              <w:rPr>
                <w:sz w:val="20"/>
                <w:szCs w:val="20"/>
              </w:rPr>
              <w:t>1</w:t>
            </w:r>
          </w:p>
        </w:tc>
        <w:tc>
          <w:tcPr>
            <w:tcW w:w="702" w:type="dxa"/>
            <w:vAlign w:val="bottom"/>
          </w:tcPr>
          <w:p w14:paraId="3C1E0EC5" w14:textId="77777777" w:rsidR="006F61B0" w:rsidRPr="00375070" w:rsidRDefault="00DA033B" w:rsidP="00B97C8F">
            <w:pPr>
              <w:pStyle w:val="ListParagraph"/>
              <w:ind w:left="0"/>
              <w:jc w:val="center"/>
              <w:rPr>
                <w:sz w:val="20"/>
                <w:szCs w:val="20"/>
              </w:rPr>
            </w:pPr>
            <w:r>
              <w:rPr>
                <w:sz w:val="20"/>
                <w:szCs w:val="20"/>
              </w:rPr>
              <w:t>PK</w:t>
            </w:r>
            <w:r w:rsidR="006F61B0" w:rsidRPr="00375070">
              <w:rPr>
                <w:sz w:val="20"/>
                <w:szCs w:val="20"/>
              </w:rPr>
              <w:t>2</w:t>
            </w:r>
          </w:p>
        </w:tc>
        <w:tc>
          <w:tcPr>
            <w:tcW w:w="805" w:type="dxa"/>
            <w:vAlign w:val="bottom"/>
          </w:tcPr>
          <w:p w14:paraId="6829818B" w14:textId="77777777" w:rsidR="006F61B0" w:rsidRPr="00375070" w:rsidRDefault="006F61B0" w:rsidP="00B97C8F">
            <w:pPr>
              <w:pStyle w:val="ListParagraph"/>
              <w:ind w:left="0"/>
              <w:jc w:val="center"/>
              <w:rPr>
                <w:sz w:val="20"/>
                <w:szCs w:val="20"/>
              </w:rPr>
            </w:pPr>
            <w:r w:rsidRPr="00375070">
              <w:rPr>
                <w:sz w:val="20"/>
                <w:szCs w:val="20"/>
              </w:rPr>
              <w:t>HASIL</w:t>
            </w:r>
          </w:p>
        </w:tc>
      </w:tr>
      <w:tr w:rsidR="006F61B0" w14:paraId="426B1648" w14:textId="77777777" w:rsidTr="00DA033B">
        <w:tc>
          <w:tcPr>
            <w:tcW w:w="716" w:type="dxa"/>
          </w:tcPr>
          <w:p w14:paraId="233685D2" w14:textId="77777777" w:rsidR="006F61B0" w:rsidRPr="00375070" w:rsidRDefault="006F61B0" w:rsidP="00B97C8F">
            <w:pPr>
              <w:pStyle w:val="ListParagraph"/>
              <w:ind w:left="0"/>
              <w:jc w:val="center"/>
              <w:rPr>
                <w:sz w:val="20"/>
                <w:szCs w:val="20"/>
              </w:rPr>
            </w:pPr>
            <w:r w:rsidRPr="00375070">
              <w:rPr>
                <w:sz w:val="20"/>
                <w:szCs w:val="20"/>
              </w:rPr>
              <w:t>1.</w:t>
            </w:r>
          </w:p>
        </w:tc>
        <w:tc>
          <w:tcPr>
            <w:tcW w:w="1541" w:type="dxa"/>
          </w:tcPr>
          <w:p w14:paraId="7DB8877A" w14:textId="7ECF7432" w:rsidR="006F61B0" w:rsidRPr="00375070" w:rsidRDefault="009F21E8" w:rsidP="009F21E8">
            <w:pPr>
              <w:pStyle w:val="ListParagraph"/>
              <w:ind w:left="0"/>
              <w:jc w:val="center"/>
              <w:rPr>
                <w:sz w:val="20"/>
                <w:szCs w:val="20"/>
              </w:rPr>
            </w:pPr>
            <w:r>
              <w:rPr>
                <w:sz w:val="20"/>
                <w:szCs w:val="20"/>
              </w:rPr>
              <w:fldChar w:fldCharType="begin" w:fldLock="1"/>
            </w:r>
            <w:r w:rsidR="009571A6">
              <w:rPr>
                <w:sz w:val="20"/>
                <w:szCs w:val="20"/>
              </w:rPr>
              <w:instrText>ADDIN CSL_CITATION {"citationItems":[{"id":"ITEM-1","itemData":{"author":[{"dropping-particle":"","family":"Philippe","given":"Marc","non-dropping-particle":"","parse-names":false,"suffix":""}],"id":"ITEM-1","issued":{"date-parts":[["2019"]]},"title":"Leadership and Organization in the Aviation","type":"article-journal"},"uris":["http://www.mendeley.com/documents/?uuid=690a05e4-db57-4d6f-bb8d-d38c432959f2"]}],"mendeley":{"formattedCitation":"(Philippe, 2019)","plainTextFormattedCitation":"(Philippe, 2019)","previouslyFormattedCitation":"(Philippe, 2019)"},"properties":{"noteIndex":0},"schema":"https://github.com/citation-style-language/schema/raw/master/csl-citation.json"}</w:instrText>
            </w:r>
            <w:r>
              <w:rPr>
                <w:sz w:val="20"/>
                <w:szCs w:val="20"/>
              </w:rPr>
              <w:fldChar w:fldCharType="separate"/>
            </w:r>
            <w:r w:rsidRPr="009F21E8">
              <w:rPr>
                <w:noProof/>
                <w:sz w:val="20"/>
                <w:szCs w:val="20"/>
              </w:rPr>
              <w:t>(Philippe, 2019)</w:t>
            </w:r>
            <w:r>
              <w:rPr>
                <w:sz w:val="20"/>
                <w:szCs w:val="20"/>
              </w:rPr>
              <w:fldChar w:fldCharType="end"/>
            </w:r>
          </w:p>
        </w:tc>
        <w:tc>
          <w:tcPr>
            <w:tcW w:w="3696" w:type="dxa"/>
          </w:tcPr>
          <w:p w14:paraId="2B324A62" w14:textId="56375930" w:rsidR="006F61B0" w:rsidRPr="005C28D7" w:rsidRDefault="009F21E8" w:rsidP="00B97C8F">
            <w:pPr>
              <w:pStyle w:val="ListParagraph"/>
              <w:ind w:left="0"/>
              <w:jc w:val="center"/>
              <w:rPr>
                <w:i/>
                <w:sz w:val="20"/>
                <w:szCs w:val="20"/>
              </w:rPr>
            </w:pPr>
            <w:r w:rsidRPr="009F21E8">
              <w:rPr>
                <w:i/>
                <w:sz w:val="20"/>
                <w:szCs w:val="20"/>
              </w:rPr>
              <w:t>Leadership and Organization in the Aviation</w:t>
            </w:r>
          </w:p>
        </w:tc>
        <w:tc>
          <w:tcPr>
            <w:tcW w:w="703" w:type="dxa"/>
            <w:vAlign w:val="center"/>
          </w:tcPr>
          <w:p w14:paraId="435C5D34" w14:textId="77777777" w:rsidR="006F61B0" w:rsidRPr="00FD7CF2" w:rsidRDefault="00FD7CF2" w:rsidP="00B97C8F">
            <w:pPr>
              <w:pStyle w:val="ListParagraph"/>
              <w:ind w:left="0"/>
              <w:jc w:val="center"/>
              <w:rPr>
                <w:lang w:val="en-US"/>
              </w:rPr>
            </w:pPr>
            <w:r>
              <w:rPr>
                <w:lang w:val="en-US"/>
              </w:rPr>
              <w:t>O</w:t>
            </w:r>
          </w:p>
        </w:tc>
        <w:tc>
          <w:tcPr>
            <w:tcW w:w="702" w:type="dxa"/>
            <w:vAlign w:val="center"/>
          </w:tcPr>
          <w:p w14:paraId="4970784B" w14:textId="77777777" w:rsidR="006F61B0" w:rsidRPr="00FD7CF2" w:rsidRDefault="00FD7CF2" w:rsidP="00B97C8F">
            <w:pPr>
              <w:pStyle w:val="ListParagraph"/>
              <w:ind w:left="0"/>
              <w:jc w:val="center"/>
              <w:rPr>
                <w:lang w:val="en-US"/>
              </w:rPr>
            </w:pPr>
            <w:r>
              <w:rPr>
                <w:lang w:val="en-US"/>
              </w:rPr>
              <w:t>O</w:t>
            </w:r>
          </w:p>
        </w:tc>
        <w:tc>
          <w:tcPr>
            <w:tcW w:w="805" w:type="dxa"/>
            <w:vAlign w:val="center"/>
          </w:tcPr>
          <w:p w14:paraId="7AC3BE5E" w14:textId="77777777" w:rsidR="006F61B0" w:rsidRDefault="006F61B0" w:rsidP="00B97C8F">
            <w:pPr>
              <w:pStyle w:val="ListParagraph"/>
              <w:ind w:left="0"/>
              <w:jc w:val="center"/>
            </w:pPr>
            <w:r>
              <w:rPr>
                <w:rFonts w:ascii="MS Gothic" w:eastAsia="MS Gothic" w:hAnsi="MS Gothic" w:cs="MS Gothic" w:hint="eastAsia"/>
              </w:rPr>
              <w:t>✓</w:t>
            </w:r>
          </w:p>
        </w:tc>
      </w:tr>
      <w:tr w:rsidR="006F61B0" w14:paraId="27AD1054" w14:textId="77777777" w:rsidTr="00DA033B">
        <w:tc>
          <w:tcPr>
            <w:tcW w:w="716" w:type="dxa"/>
          </w:tcPr>
          <w:p w14:paraId="2142A4FF" w14:textId="77777777" w:rsidR="006F61B0" w:rsidRPr="00375070" w:rsidRDefault="006F61B0" w:rsidP="00B97C8F">
            <w:pPr>
              <w:pStyle w:val="ListParagraph"/>
              <w:ind w:left="0"/>
              <w:jc w:val="center"/>
              <w:rPr>
                <w:sz w:val="20"/>
                <w:szCs w:val="20"/>
              </w:rPr>
            </w:pPr>
            <w:r w:rsidRPr="00375070">
              <w:rPr>
                <w:sz w:val="20"/>
                <w:szCs w:val="20"/>
              </w:rPr>
              <w:t xml:space="preserve">2. </w:t>
            </w:r>
          </w:p>
        </w:tc>
        <w:tc>
          <w:tcPr>
            <w:tcW w:w="1541" w:type="dxa"/>
          </w:tcPr>
          <w:p w14:paraId="14C08023" w14:textId="1868A767" w:rsidR="006F61B0" w:rsidRPr="00375070" w:rsidRDefault="009571A6" w:rsidP="00B97C8F">
            <w:pPr>
              <w:pStyle w:val="ListParagraph"/>
              <w:ind w:left="0"/>
              <w:jc w:val="center"/>
              <w:rPr>
                <w:sz w:val="20"/>
                <w:szCs w:val="20"/>
              </w:rPr>
            </w:pPr>
            <w:r>
              <w:rPr>
                <w:sz w:val="20"/>
                <w:szCs w:val="20"/>
              </w:rPr>
              <w:fldChar w:fldCharType="begin" w:fldLock="1"/>
            </w:r>
            <w:r>
              <w:rPr>
                <w:sz w:val="20"/>
                <w:szCs w:val="20"/>
              </w:rPr>
              <w:instrText>ADDIN CSL_CITATION {"citationItems":[{"id":"ITEM-1","itemData":{"author":[{"dropping-particle":"","family":"Lee, K., &amp; Wang","given":"H.","non-dropping-particle":"","parse-names":false,"suffix":""}],"container-title":"International Journal of Aviation Management","id":"ITEM-1","issued":{"date-parts":[["2019"]]},"title":"Promoting Ethical Behavior in Aviation Organizations: A Systematic Review.","type":"article-journal"},"uris":["http://www.mendeley.com/documents/?uuid=fb0cc6e9-bb83-4cdb-babc-12e99c90ba9f"]}],"mendeley":{"formattedCitation":"(Lee, K., &amp; Wang, 2019)","plainTextFormattedCitation":"(Lee, K., &amp; Wang, 2019)","previouslyFormattedCitation":"(Lee, K., &amp; Wang, 2019)"},"properties":{"noteIndex":0},"schema":"https://github.com/citation-style-language/schema/raw/master/csl-citation.json"}</w:instrText>
            </w:r>
            <w:r>
              <w:rPr>
                <w:sz w:val="20"/>
                <w:szCs w:val="20"/>
              </w:rPr>
              <w:fldChar w:fldCharType="separate"/>
            </w:r>
            <w:r w:rsidRPr="009571A6">
              <w:rPr>
                <w:noProof/>
                <w:sz w:val="20"/>
                <w:szCs w:val="20"/>
              </w:rPr>
              <w:t>(Lee, K., &amp; Wang, 2019)</w:t>
            </w:r>
            <w:r>
              <w:rPr>
                <w:sz w:val="20"/>
                <w:szCs w:val="20"/>
              </w:rPr>
              <w:fldChar w:fldCharType="end"/>
            </w:r>
          </w:p>
        </w:tc>
        <w:tc>
          <w:tcPr>
            <w:tcW w:w="3696" w:type="dxa"/>
          </w:tcPr>
          <w:p w14:paraId="38008CB7" w14:textId="3FD1F05C" w:rsidR="00901148" w:rsidRPr="005C28D7" w:rsidRDefault="009571A6" w:rsidP="00B97C8F">
            <w:pPr>
              <w:pStyle w:val="ListParagraph"/>
              <w:ind w:left="0"/>
              <w:jc w:val="center"/>
              <w:rPr>
                <w:i/>
                <w:sz w:val="20"/>
                <w:szCs w:val="20"/>
              </w:rPr>
            </w:pPr>
            <w:r w:rsidRPr="009571A6">
              <w:rPr>
                <w:i/>
                <w:sz w:val="20"/>
                <w:szCs w:val="20"/>
              </w:rPr>
              <w:t>Promoting Ethical Behavior in Aviation Organizations: A Systematic Review.</w:t>
            </w:r>
          </w:p>
        </w:tc>
        <w:tc>
          <w:tcPr>
            <w:tcW w:w="703" w:type="dxa"/>
            <w:vAlign w:val="center"/>
          </w:tcPr>
          <w:p w14:paraId="082325B2" w14:textId="77777777" w:rsidR="006F61B0" w:rsidRPr="00FD7CF2" w:rsidRDefault="00FD7CF2" w:rsidP="00B97C8F">
            <w:pPr>
              <w:pStyle w:val="ListParagraph"/>
              <w:ind w:left="0"/>
              <w:jc w:val="center"/>
              <w:rPr>
                <w:lang w:val="en-US"/>
              </w:rPr>
            </w:pPr>
            <w:r>
              <w:rPr>
                <w:lang w:val="en-US"/>
              </w:rPr>
              <w:t>O</w:t>
            </w:r>
          </w:p>
        </w:tc>
        <w:tc>
          <w:tcPr>
            <w:tcW w:w="702" w:type="dxa"/>
            <w:vAlign w:val="center"/>
          </w:tcPr>
          <w:p w14:paraId="4769CFA4" w14:textId="77777777" w:rsidR="006F61B0" w:rsidRPr="00FD7CF2" w:rsidRDefault="00FD7CF2" w:rsidP="00B97C8F">
            <w:pPr>
              <w:pStyle w:val="ListParagraph"/>
              <w:ind w:left="0"/>
              <w:jc w:val="center"/>
              <w:rPr>
                <w:lang w:val="en-US"/>
              </w:rPr>
            </w:pPr>
            <w:r>
              <w:rPr>
                <w:lang w:val="en-US"/>
              </w:rPr>
              <w:t>O</w:t>
            </w:r>
          </w:p>
        </w:tc>
        <w:tc>
          <w:tcPr>
            <w:tcW w:w="805" w:type="dxa"/>
            <w:vAlign w:val="center"/>
          </w:tcPr>
          <w:p w14:paraId="414FA656" w14:textId="77777777" w:rsidR="006F61B0" w:rsidRDefault="006F61B0" w:rsidP="00B97C8F">
            <w:pPr>
              <w:pStyle w:val="ListParagraph"/>
              <w:ind w:left="0"/>
              <w:jc w:val="center"/>
            </w:pPr>
            <w:r>
              <w:rPr>
                <w:rFonts w:ascii="MS Gothic" w:eastAsia="MS Gothic" w:hAnsi="MS Gothic" w:cs="MS Gothic" w:hint="eastAsia"/>
              </w:rPr>
              <w:t>✓</w:t>
            </w:r>
          </w:p>
        </w:tc>
      </w:tr>
      <w:tr w:rsidR="006F61B0" w14:paraId="6F56D9BE" w14:textId="77777777" w:rsidTr="00DA033B">
        <w:tc>
          <w:tcPr>
            <w:tcW w:w="716" w:type="dxa"/>
          </w:tcPr>
          <w:p w14:paraId="35582D40" w14:textId="77777777" w:rsidR="006F61B0" w:rsidRPr="00375070" w:rsidRDefault="006F61B0" w:rsidP="00B97C8F">
            <w:pPr>
              <w:pStyle w:val="ListParagraph"/>
              <w:ind w:left="0"/>
              <w:jc w:val="center"/>
              <w:rPr>
                <w:sz w:val="20"/>
                <w:szCs w:val="20"/>
              </w:rPr>
            </w:pPr>
            <w:r w:rsidRPr="00375070">
              <w:rPr>
                <w:sz w:val="20"/>
                <w:szCs w:val="20"/>
              </w:rPr>
              <w:t>3.</w:t>
            </w:r>
          </w:p>
        </w:tc>
        <w:tc>
          <w:tcPr>
            <w:tcW w:w="1541" w:type="dxa"/>
          </w:tcPr>
          <w:p w14:paraId="12CCB5B6" w14:textId="0AA3A4B0" w:rsidR="006F61B0" w:rsidRPr="00375070" w:rsidRDefault="009571A6" w:rsidP="00B97C8F">
            <w:pPr>
              <w:pStyle w:val="ListParagraph"/>
              <w:ind w:left="0"/>
              <w:jc w:val="center"/>
              <w:rPr>
                <w:sz w:val="20"/>
                <w:szCs w:val="20"/>
              </w:rPr>
            </w:pPr>
            <w:r>
              <w:rPr>
                <w:sz w:val="20"/>
                <w:szCs w:val="20"/>
              </w:rPr>
              <w:fldChar w:fldCharType="begin" w:fldLock="1"/>
            </w:r>
            <w:r>
              <w:rPr>
                <w:sz w:val="20"/>
                <w:szCs w:val="20"/>
              </w:rPr>
              <w:instrText>ADDIN CSL_CITATION {"citationItems":[{"id":"ITEM-1","itemData":{"DOI":"10.3389/fpsyg.2019.02493","ISSN":"16641078","abstract":"Today’s organizations are operating in a highly competitive and changing environment that pushes them to continuously adapt their organizational structures to such environment. However, the success of change initiatives may face a barrier in the response of employees, especially when they lack readiness to change. While leadership can shape the culture of an organization and a culture of effectiveness can help increase employees’ readiness to change, ethical leaders, who serve as a guide and offer support, can also make a difference by reducing uncertainty. Yet existing research on the role of ethical leadership in the enhancement of the employees’ readiness to change is practically non-existent. Far less is the research that analyses the mechanisms that ethical leadership can use to foster employees’ readiness to change. This study aims to investigate whether the ethical leadership of middle–lower echelons influences on employees’ readiness to change positively (H1) and if this relationship is mediated through shaping an organizational culture of effectiveness (H2). Using data from 270 direct reports of middle–lower managers in public foreign trade Egyptian companies, the findings reveal that ethical leadership enhances employees’ readiness to change and that this impact is partially mediated by an organizational culture of effectiveness. Thus, with these findings, new light is shed on the positive role of ethical leadership and the mechanisms it uses to enhance employees’ readiness to change.","author":[{"dropping-particle":"","family":"Metwally","given":"Dina","non-dropping-particle":"","parse-names":false,"suffix":""},{"dropping-particle":"","family":"Ruiz-Palomino","given":"Pablo","non-dropping-particle":"","parse-names":false,"suffix":""},{"dropping-particle":"","family":"Metwally","given":"Mohamed","non-dropping-particle":"","parse-names":false,"suffix":""},{"dropping-particle":"","family":"Gartzia","given":"Leire","non-dropping-particle":"","parse-names":false,"suffix":""}],"container-title":"Frontiers in Psychology","id":"ITEM-1","issue":"November","issued":{"date-parts":[["2019"]]},"page":"1-18","title":"How Ethical Leadership Shapes Employees’ Readiness to Change: The Mediating Role of an Organizational Culture of Effectiveness","type":"article-journal","volume":"10"},"uris":["http://www.mendeley.com/documents/?uuid=04fdf037-a2eb-439b-8502-a198fe1cfa2a"]}],"mendeley":{"formattedCitation":"(Metwally et al., 2019)","plainTextFormattedCitation":"(Metwally et al., 2019)","previouslyFormattedCitation":"(Metwally et al., 2019)"},"properties":{"noteIndex":0},"schema":"https://github.com/citation-style-language/schema/raw/master/csl-citation.json"}</w:instrText>
            </w:r>
            <w:r>
              <w:rPr>
                <w:sz w:val="20"/>
                <w:szCs w:val="20"/>
              </w:rPr>
              <w:fldChar w:fldCharType="separate"/>
            </w:r>
            <w:r w:rsidRPr="009571A6">
              <w:rPr>
                <w:noProof/>
                <w:sz w:val="20"/>
                <w:szCs w:val="20"/>
              </w:rPr>
              <w:t>(Metwally et al., 2019)</w:t>
            </w:r>
            <w:r>
              <w:rPr>
                <w:sz w:val="20"/>
                <w:szCs w:val="20"/>
              </w:rPr>
              <w:fldChar w:fldCharType="end"/>
            </w:r>
          </w:p>
        </w:tc>
        <w:tc>
          <w:tcPr>
            <w:tcW w:w="3696" w:type="dxa"/>
          </w:tcPr>
          <w:p w14:paraId="5263C934" w14:textId="061812E5" w:rsidR="006F61B0" w:rsidRPr="005C28D7" w:rsidRDefault="009571A6" w:rsidP="00B97C8F">
            <w:pPr>
              <w:pStyle w:val="ListParagraph"/>
              <w:ind w:left="0"/>
              <w:jc w:val="center"/>
              <w:rPr>
                <w:i/>
                <w:sz w:val="20"/>
                <w:szCs w:val="20"/>
              </w:rPr>
            </w:pPr>
            <w:r w:rsidRPr="009571A6">
              <w:rPr>
                <w:i/>
                <w:sz w:val="20"/>
                <w:szCs w:val="20"/>
              </w:rPr>
              <w:t>How Ethical Leadership Shapes Employees’ Readiness to Change: The Mediating Role of an Organizational Culture of Effectiveness</w:t>
            </w:r>
          </w:p>
        </w:tc>
        <w:tc>
          <w:tcPr>
            <w:tcW w:w="703" w:type="dxa"/>
            <w:vAlign w:val="center"/>
          </w:tcPr>
          <w:p w14:paraId="592AB1AC" w14:textId="77777777" w:rsidR="006F61B0" w:rsidRPr="00FD7CF2" w:rsidRDefault="00FD7CF2" w:rsidP="00B97C8F">
            <w:pPr>
              <w:pStyle w:val="ListParagraph"/>
              <w:ind w:left="0"/>
              <w:jc w:val="center"/>
              <w:rPr>
                <w:lang w:val="en-US"/>
              </w:rPr>
            </w:pPr>
            <w:r>
              <w:rPr>
                <w:lang w:val="en-US"/>
              </w:rPr>
              <w:t>O</w:t>
            </w:r>
          </w:p>
        </w:tc>
        <w:tc>
          <w:tcPr>
            <w:tcW w:w="702" w:type="dxa"/>
            <w:vAlign w:val="center"/>
          </w:tcPr>
          <w:p w14:paraId="55EEEEE5" w14:textId="77777777" w:rsidR="006F61B0" w:rsidRPr="00FD7CF2" w:rsidRDefault="00FD7CF2" w:rsidP="00B97C8F">
            <w:pPr>
              <w:pStyle w:val="ListParagraph"/>
              <w:ind w:left="0"/>
              <w:jc w:val="center"/>
              <w:rPr>
                <w:lang w:val="en-US"/>
              </w:rPr>
            </w:pPr>
            <w:r>
              <w:rPr>
                <w:lang w:val="en-US"/>
              </w:rPr>
              <w:t>O</w:t>
            </w:r>
          </w:p>
        </w:tc>
        <w:tc>
          <w:tcPr>
            <w:tcW w:w="805" w:type="dxa"/>
            <w:vAlign w:val="center"/>
          </w:tcPr>
          <w:p w14:paraId="4A4FB81C" w14:textId="77777777" w:rsidR="006F61B0" w:rsidRDefault="006F61B0" w:rsidP="00B97C8F">
            <w:pPr>
              <w:pStyle w:val="ListParagraph"/>
              <w:ind w:left="0"/>
              <w:jc w:val="center"/>
            </w:pPr>
            <w:r>
              <w:rPr>
                <w:rFonts w:ascii="MS Gothic" w:eastAsia="MS Gothic" w:hAnsi="MS Gothic" w:cs="MS Gothic" w:hint="eastAsia"/>
              </w:rPr>
              <w:t>✓</w:t>
            </w:r>
          </w:p>
        </w:tc>
      </w:tr>
      <w:tr w:rsidR="006F61B0" w14:paraId="6C915E76" w14:textId="77777777" w:rsidTr="00DA033B">
        <w:tc>
          <w:tcPr>
            <w:tcW w:w="716" w:type="dxa"/>
          </w:tcPr>
          <w:p w14:paraId="71EC4A7A" w14:textId="77777777" w:rsidR="006F61B0" w:rsidRPr="00375070" w:rsidRDefault="006F61B0" w:rsidP="00B97C8F">
            <w:pPr>
              <w:pStyle w:val="ListParagraph"/>
              <w:ind w:left="0"/>
              <w:jc w:val="center"/>
              <w:rPr>
                <w:sz w:val="20"/>
                <w:szCs w:val="20"/>
              </w:rPr>
            </w:pPr>
            <w:r w:rsidRPr="00375070">
              <w:rPr>
                <w:sz w:val="20"/>
                <w:szCs w:val="20"/>
              </w:rPr>
              <w:t>4.</w:t>
            </w:r>
          </w:p>
        </w:tc>
        <w:tc>
          <w:tcPr>
            <w:tcW w:w="1541" w:type="dxa"/>
          </w:tcPr>
          <w:p w14:paraId="10F21F49" w14:textId="1E334116" w:rsidR="006F61B0" w:rsidRPr="00375070" w:rsidRDefault="009571A6" w:rsidP="00B97C8F">
            <w:pPr>
              <w:pStyle w:val="ListParagraph"/>
              <w:ind w:left="0"/>
              <w:jc w:val="center"/>
              <w:rPr>
                <w:sz w:val="20"/>
                <w:szCs w:val="20"/>
              </w:rPr>
            </w:pPr>
            <w:r>
              <w:rPr>
                <w:sz w:val="20"/>
                <w:szCs w:val="20"/>
              </w:rPr>
              <w:fldChar w:fldCharType="begin" w:fldLock="1"/>
            </w:r>
            <w:r w:rsidR="005A6EE9">
              <w:rPr>
                <w:sz w:val="20"/>
                <w:szCs w:val="20"/>
              </w:rPr>
              <w:instrText>ADDIN CSL_CITATION {"citationItems":[{"id":"ITEM-1","itemData":{"DOI":"10.28989/angkasa.v13i2.1093","ISSN":"2085-9503","abstract":"Job satisfaction is an important issue in an organization. Job satisfaction has been talked about over and over again because of the importance it has in both individual and group behaviour, which will affect in the productivity of an organization. Even though the role of job satisfaction is important in an organization, it is sometimes unnoticed and ignored by the management which in turn results in a decrease of organizational work performance. This study aims to answer why job satisfaction is important and how to improve it in aviation industry. The method used in this research is a literature review by finding specific researches that corresponds to the topic discussed, which is job satisfaction, to integrate them into a concise conclusion. This research uses samples from published journals in the last 10 years (2011 – 2021) found through google scholar with the main variable job satisfaction. The result of this study shows that based on the literature reviews of different journals, job satisfaction proves to strengthen employee engagement and organizational commitment, decreases the rate of employee turnover and improves employee productivity. There are a few proven ways to increase job satisfaction in aviation industry which is creating a conducive/positive work environment, applying reward and recognition management, developing the potential skills of employees and continuous evaluation and measurement of employee job satisfaction.","author":[{"dropping-particle":"","family":"Isnanto","given":"Samto Hadi","non-dropping-particle":"","parse-names":false,"suffix":""}],"container-title":"Angkasa: Jurnal Ilmiah Bidang Teknologi","id":"ITEM-1","issue":"2","issued":{"date-parts":[["2021"]]},"page":"163-170","title":"Improving Employee Job Satisfaction in Aviation Industry Samto","type":"article-journal","volume":"13"},"uris":["http://www.mendeley.com/documents/?uuid=3a354097-1f6b-4841-82d9-500a6a1a5997"]}],"mendeley":{"formattedCitation":"(Isnanto, 2021)","plainTextFormattedCitation":"(Isnanto, 2021)","previouslyFormattedCitation":"(Isnanto, 2021)"},"properties":{"noteIndex":0},"schema":"https://github.com/citation-style-language/schema/raw/master/csl-citation.json"}</w:instrText>
            </w:r>
            <w:r>
              <w:rPr>
                <w:sz w:val="20"/>
                <w:szCs w:val="20"/>
              </w:rPr>
              <w:fldChar w:fldCharType="separate"/>
            </w:r>
            <w:r w:rsidRPr="009571A6">
              <w:rPr>
                <w:noProof/>
                <w:sz w:val="20"/>
                <w:szCs w:val="20"/>
              </w:rPr>
              <w:t>(Isnanto, 2021)</w:t>
            </w:r>
            <w:r>
              <w:rPr>
                <w:sz w:val="20"/>
                <w:szCs w:val="20"/>
              </w:rPr>
              <w:fldChar w:fldCharType="end"/>
            </w:r>
          </w:p>
        </w:tc>
        <w:tc>
          <w:tcPr>
            <w:tcW w:w="3696" w:type="dxa"/>
          </w:tcPr>
          <w:p w14:paraId="33A6FBD4" w14:textId="59CF546E" w:rsidR="006F61B0" w:rsidRPr="005C28D7" w:rsidRDefault="009571A6" w:rsidP="009571A6">
            <w:pPr>
              <w:pStyle w:val="ListParagraph"/>
              <w:ind w:left="0"/>
              <w:jc w:val="center"/>
              <w:rPr>
                <w:i/>
                <w:sz w:val="20"/>
                <w:szCs w:val="20"/>
              </w:rPr>
            </w:pPr>
            <w:r w:rsidRPr="009571A6">
              <w:rPr>
                <w:i/>
                <w:sz w:val="20"/>
                <w:szCs w:val="20"/>
              </w:rPr>
              <w:t>Improving employee job satisfaction in aviation industry</w:t>
            </w:r>
          </w:p>
        </w:tc>
        <w:tc>
          <w:tcPr>
            <w:tcW w:w="703" w:type="dxa"/>
            <w:vAlign w:val="center"/>
          </w:tcPr>
          <w:p w14:paraId="2817B25C" w14:textId="77777777" w:rsidR="006F61B0" w:rsidRPr="00FD7CF2" w:rsidRDefault="00FD7CF2" w:rsidP="00B97C8F">
            <w:pPr>
              <w:pStyle w:val="ListParagraph"/>
              <w:ind w:left="0"/>
              <w:jc w:val="center"/>
              <w:rPr>
                <w:lang w:val="en-US"/>
              </w:rPr>
            </w:pPr>
            <w:r>
              <w:rPr>
                <w:lang w:val="en-US"/>
              </w:rPr>
              <w:t>O</w:t>
            </w:r>
          </w:p>
        </w:tc>
        <w:tc>
          <w:tcPr>
            <w:tcW w:w="702" w:type="dxa"/>
            <w:vAlign w:val="center"/>
          </w:tcPr>
          <w:p w14:paraId="30222BB2" w14:textId="77777777" w:rsidR="006F61B0" w:rsidRPr="00FD7CF2" w:rsidRDefault="00FD7CF2" w:rsidP="00B97C8F">
            <w:pPr>
              <w:pStyle w:val="ListParagraph"/>
              <w:ind w:left="0"/>
              <w:jc w:val="center"/>
              <w:rPr>
                <w:lang w:val="en-US"/>
              </w:rPr>
            </w:pPr>
            <w:r>
              <w:rPr>
                <w:lang w:val="en-US"/>
              </w:rPr>
              <w:t>O</w:t>
            </w:r>
          </w:p>
        </w:tc>
        <w:tc>
          <w:tcPr>
            <w:tcW w:w="805" w:type="dxa"/>
            <w:vAlign w:val="center"/>
          </w:tcPr>
          <w:p w14:paraId="29F30EF4" w14:textId="77777777" w:rsidR="006F61B0" w:rsidRDefault="006F61B0" w:rsidP="00B97C8F">
            <w:pPr>
              <w:pStyle w:val="ListParagraph"/>
              <w:ind w:left="0"/>
              <w:jc w:val="center"/>
            </w:pPr>
            <w:r>
              <w:rPr>
                <w:rFonts w:ascii="MS Gothic" w:eastAsia="MS Gothic" w:hAnsi="MS Gothic" w:cs="MS Gothic" w:hint="eastAsia"/>
              </w:rPr>
              <w:t>✓</w:t>
            </w:r>
          </w:p>
        </w:tc>
      </w:tr>
      <w:tr w:rsidR="006F61B0" w14:paraId="697F6B4C" w14:textId="77777777" w:rsidTr="00DA033B">
        <w:tc>
          <w:tcPr>
            <w:tcW w:w="716" w:type="dxa"/>
          </w:tcPr>
          <w:p w14:paraId="1FE1BB12" w14:textId="77777777" w:rsidR="006F61B0" w:rsidRPr="00375070" w:rsidRDefault="006F61B0" w:rsidP="00B97C8F">
            <w:pPr>
              <w:pStyle w:val="ListParagraph"/>
              <w:ind w:left="0"/>
              <w:jc w:val="center"/>
              <w:rPr>
                <w:sz w:val="20"/>
                <w:szCs w:val="20"/>
              </w:rPr>
            </w:pPr>
            <w:r w:rsidRPr="00375070">
              <w:rPr>
                <w:sz w:val="20"/>
                <w:szCs w:val="20"/>
              </w:rPr>
              <w:t>5.</w:t>
            </w:r>
          </w:p>
        </w:tc>
        <w:tc>
          <w:tcPr>
            <w:tcW w:w="1541" w:type="dxa"/>
          </w:tcPr>
          <w:p w14:paraId="31D27217" w14:textId="7F2907DB" w:rsidR="006F61B0" w:rsidRPr="00375070" w:rsidRDefault="009571A6" w:rsidP="00B97C8F">
            <w:pPr>
              <w:pStyle w:val="ListParagraph"/>
              <w:ind w:left="0"/>
              <w:jc w:val="center"/>
              <w:rPr>
                <w:sz w:val="20"/>
                <w:szCs w:val="20"/>
              </w:rPr>
            </w:pPr>
            <w:r>
              <w:rPr>
                <w:sz w:val="20"/>
                <w:szCs w:val="20"/>
              </w:rPr>
              <w:fldChar w:fldCharType="begin" w:fldLock="1"/>
            </w:r>
            <w:r w:rsidR="005A6EE9">
              <w:rPr>
                <w:sz w:val="20"/>
                <w:szCs w:val="20"/>
              </w:rPr>
              <w:instrText>ADDIN CSL_CITATION {"citationItems":[{"id":"ITEM-1","itemData":{"abstract":"Leadership is an important factor that determines employee performance and the organization's ability to adapt to environmental changes. The purpose of this study is to understand that ethics and transformational leadership greatly influence how employees work. This research is a research using literature study method or literature review. Through this qualitative approach, it is hoped that this research can provide in-depth insight into the Ethics and Transformation of a leader on the performance of employees. It was concluded from this study that the influence of ethics on employee performance has significant results related to ethical leadership and transformational leadership on employee performance to increase employee ability in ethics and employee courage because they get motivation from their leaders.","author":[{"dropping-particle":"","family":"Pratiwi Junaidi","given":"Rosita","non-dropping-particle":"","parse-names":false,"suffix":""},{"dropping-particle":"","family":"Agustina","given":"Fitria","non-dropping-particle":"","parse-names":false,"suffix":""},{"dropping-particle":"","family":"Abbas Sastrodiputro","given":"Mohammad","non-dropping-particle":"","parse-names":false,"suffix":""},{"dropping-particle":"","family":"Isa Anshori","given":"Mochammad","non-dropping-particle":"","parse-names":false,"suffix":""},{"dropping-particle":"","family":"Trunojoyo Madura Alamat","given":"Universitas","non-dropping-particle":"","parse-names":false,"suffix":""},{"dropping-particle":"","family":"Raya Telang","given":"Jl","non-dropping-particle":"","parse-names":false,"suffix":""},{"dropping-particle":"","family":"Box","given":"Po","non-dropping-particle":"","parse-names":false,"suffix":""},{"dropping-particle":"","family":"Kamal","given":"Kecamatan","non-dropping-particle":"","parse-names":false,"suffix":""},{"dropping-particle":"","family":"Jawa Timur","given":"Bangkalan","non-dropping-particle":"","parse-names":false,"suffix":""}],"container-title":"Jurnal Riset Manajemen dan Ekonomi","id":"ITEM-1","issue":"3","issued":{"date-parts":[["2023"]]},"page":"282-304","title":"Implementasi Etika Kepemimpinan dan Kepemimpinan Tranformasional Pada Kinerja Karyawan (Studi Literatur)","type":"article-journal","volume":"1"},"uris":["http://www.mendeley.com/documents/?uuid=b866d72c-4b70-4911-96d2-73076a62d6bc"]}],"mendeley":{"formattedCitation":"(Pratiwi Junaidi et al., 2023)","plainTextFormattedCitation":"(Pratiwi Junaidi et al., 2023)","previouslyFormattedCitation":"(Pratiwi Junaidi et al., 2023)"},"properties":{"noteIndex":0},"schema":"https://github.com/citation-style-language/schema/raw/master/csl-citation.json"}</w:instrText>
            </w:r>
            <w:r>
              <w:rPr>
                <w:sz w:val="20"/>
                <w:szCs w:val="20"/>
              </w:rPr>
              <w:fldChar w:fldCharType="separate"/>
            </w:r>
            <w:r w:rsidRPr="009571A6">
              <w:rPr>
                <w:noProof/>
                <w:sz w:val="20"/>
                <w:szCs w:val="20"/>
              </w:rPr>
              <w:t>(Pratiwi Junaidi et al., 2023)</w:t>
            </w:r>
            <w:r>
              <w:rPr>
                <w:sz w:val="20"/>
                <w:szCs w:val="20"/>
              </w:rPr>
              <w:fldChar w:fldCharType="end"/>
            </w:r>
          </w:p>
        </w:tc>
        <w:tc>
          <w:tcPr>
            <w:tcW w:w="3696" w:type="dxa"/>
          </w:tcPr>
          <w:p w14:paraId="716F99F2" w14:textId="05607116" w:rsidR="006F61B0" w:rsidRPr="005C28D7" w:rsidRDefault="009571A6" w:rsidP="00B97C8F">
            <w:pPr>
              <w:pStyle w:val="ListParagraph"/>
              <w:ind w:left="0"/>
              <w:jc w:val="center"/>
              <w:rPr>
                <w:i/>
                <w:sz w:val="20"/>
                <w:szCs w:val="20"/>
              </w:rPr>
            </w:pPr>
            <w:r w:rsidRPr="009571A6">
              <w:rPr>
                <w:i/>
                <w:sz w:val="20"/>
                <w:szCs w:val="20"/>
              </w:rPr>
              <w:t>Implementasi Etika Kepemimpinan dan Kepemimpinan Tranformasional Pada Kinerja Karyawan (Studi Literatur)</w:t>
            </w:r>
          </w:p>
        </w:tc>
        <w:tc>
          <w:tcPr>
            <w:tcW w:w="703" w:type="dxa"/>
            <w:vAlign w:val="center"/>
          </w:tcPr>
          <w:p w14:paraId="6171BE97" w14:textId="77777777" w:rsidR="006F61B0" w:rsidRPr="00FD7CF2" w:rsidRDefault="00FD7CF2" w:rsidP="00B97C8F">
            <w:pPr>
              <w:pStyle w:val="ListParagraph"/>
              <w:ind w:left="0"/>
              <w:jc w:val="center"/>
              <w:rPr>
                <w:lang w:val="en-US"/>
              </w:rPr>
            </w:pPr>
            <w:r>
              <w:rPr>
                <w:lang w:val="en-US"/>
              </w:rPr>
              <w:t>O</w:t>
            </w:r>
          </w:p>
        </w:tc>
        <w:tc>
          <w:tcPr>
            <w:tcW w:w="702" w:type="dxa"/>
            <w:vAlign w:val="center"/>
          </w:tcPr>
          <w:p w14:paraId="63A9936D" w14:textId="77777777" w:rsidR="006F61B0" w:rsidRPr="00FD7CF2" w:rsidRDefault="00FD7CF2" w:rsidP="00B97C8F">
            <w:pPr>
              <w:pStyle w:val="ListParagraph"/>
              <w:ind w:left="0"/>
              <w:jc w:val="center"/>
              <w:rPr>
                <w:lang w:val="en-US"/>
              </w:rPr>
            </w:pPr>
            <w:r>
              <w:rPr>
                <w:lang w:val="en-US"/>
              </w:rPr>
              <w:t>O</w:t>
            </w:r>
          </w:p>
        </w:tc>
        <w:tc>
          <w:tcPr>
            <w:tcW w:w="805" w:type="dxa"/>
            <w:vAlign w:val="center"/>
          </w:tcPr>
          <w:p w14:paraId="7B899E00" w14:textId="77777777" w:rsidR="006F61B0" w:rsidRDefault="006F61B0" w:rsidP="00B97C8F">
            <w:pPr>
              <w:pStyle w:val="ListParagraph"/>
              <w:ind w:left="0"/>
              <w:jc w:val="center"/>
            </w:pPr>
            <w:r>
              <w:rPr>
                <w:rFonts w:ascii="MS Gothic" w:eastAsia="MS Gothic" w:hAnsi="MS Gothic" w:cs="MS Gothic" w:hint="eastAsia"/>
              </w:rPr>
              <w:t>✓</w:t>
            </w:r>
          </w:p>
        </w:tc>
      </w:tr>
    </w:tbl>
    <w:p w14:paraId="4FF2E87E" w14:textId="50A34A2A" w:rsidR="00FD7CF2" w:rsidRPr="00FD7CF2" w:rsidRDefault="00FD7CF2" w:rsidP="00DA033B">
      <w:pPr>
        <w:tabs>
          <w:tab w:val="left" w:pos="709"/>
        </w:tabs>
        <w:spacing w:after="200"/>
        <w:ind w:left="851" w:hanging="425"/>
        <w:contextualSpacing/>
      </w:pPr>
      <w:r w:rsidRPr="00FD7CF2">
        <w:t>O</w:t>
      </w:r>
      <w:r w:rsidR="00DA033B">
        <w:rPr>
          <w:lang w:val="en-US"/>
        </w:rPr>
        <w:tab/>
      </w:r>
      <w:r w:rsidR="00DA033B">
        <w:t xml:space="preserve">: </w:t>
      </w:r>
      <w:r w:rsidR="0036738E">
        <w:t>J</w:t>
      </w:r>
      <w:r w:rsidRPr="00FD7CF2">
        <w:t>urnal memenuhi kriteria penilaian kualitas.</w:t>
      </w:r>
    </w:p>
    <w:p w14:paraId="34CE105A" w14:textId="2953B027" w:rsidR="00FD7CF2" w:rsidRPr="00FD7CF2" w:rsidRDefault="00FD7CF2" w:rsidP="00DA033B">
      <w:pPr>
        <w:tabs>
          <w:tab w:val="left" w:pos="709"/>
        </w:tabs>
        <w:spacing w:after="200"/>
        <w:ind w:left="851" w:hanging="425"/>
        <w:contextualSpacing/>
      </w:pPr>
      <w:r w:rsidRPr="00FD7CF2">
        <w:t>X</w:t>
      </w:r>
      <w:r w:rsidR="00DA033B">
        <w:rPr>
          <w:lang w:val="en-US"/>
        </w:rPr>
        <w:tab/>
      </w:r>
      <w:r w:rsidR="00DA033B">
        <w:t xml:space="preserve">: </w:t>
      </w:r>
      <w:r w:rsidR="0036738E">
        <w:t>J</w:t>
      </w:r>
      <w:r w:rsidRPr="00FD7CF2">
        <w:t>urnal tidak memenuhi kriteria penilaian kualitas.</w:t>
      </w:r>
    </w:p>
    <w:p w14:paraId="605619B8" w14:textId="13B15A0E" w:rsidR="00FD7CF2" w:rsidRDefault="00FD7CF2" w:rsidP="00DA033B">
      <w:pPr>
        <w:tabs>
          <w:tab w:val="left" w:pos="709"/>
        </w:tabs>
        <w:spacing w:after="200"/>
        <w:ind w:left="851" w:hanging="425"/>
        <w:contextualSpacing/>
        <w:rPr>
          <w:lang w:val="en-US"/>
        </w:rPr>
      </w:pPr>
      <w:r w:rsidRPr="0036738E">
        <w:rPr>
          <w:rFonts w:ascii="MS UI Gothic" w:eastAsia="MS UI Gothic" w:hAnsi="MS UI Gothic" w:cs="MS UI Gothic" w:hint="eastAsia"/>
        </w:rPr>
        <w:t>✓</w:t>
      </w:r>
      <w:r w:rsidR="00DA033B" w:rsidRPr="0036738E">
        <w:rPr>
          <w:rFonts w:ascii="MS UI Gothic" w:eastAsia="MS UI Gothic" w:hAnsi="MS UI Gothic" w:cs="MS UI Gothic"/>
        </w:rPr>
        <w:tab/>
      </w:r>
      <w:r w:rsidR="00DA033B" w:rsidRPr="0036738E">
        <w:t>:</w:t>
      </w:r>
      <w:r w:rsidR="00DA033B" w:rsidRPr="0036738E">
        <w:rPr>
          <w:lang w:val="en-US"/>
        </w:rPr>
        <w:tab/>
      </w:r>
      <w:r w:rsidR="0036738E" w:rsidRPr="0036738E">
        <w:t>J</w:t>
      </w:r>
      <w:r w:rsidRPr="0036738E">
        <w:t xml:space="preserve">urnal </w:t>
      </w:r>
      <w:r w:rsidR="0036738E" w:rsidRPr="0036738E">
        <w:t xml:space="preserve">sesuai dengan kualifikasi penilaian kualitas </w:t>
      </w:r>
      <w:r w:rsidRPr="0036738E">
        <w:t>penelitian</w:t>
      </w:r>
      <w:r w:rsidR="0036738E" w:rsidRPr="0036738E">
        <w:t>.</w:t>
      </w:r>
    </w:p>
    <w:p w14:paraId="581A3823" w14:textId="455E29F1" w:rsidR="00802F98" w:rsidRDefault="00802F98"/>
    <w:p w14:paraId="00E8719B" w14:textId="77777777" w:rsidR="00802F98" w:rsidRDefault="006F61B0" w:rsidP="00802F98">
      <w:pPr>
        <w:spacing w:after="200"/>
        <w:contextualSpacing/>
        <w:rPr>
          <w:lang w:val="en-US"/>
        </w:rPr>
      </w:pPr>
      <w:r>
        <w:t>PEMBAH</w:t>
      </w:r>
      <w:r w:rsidR="00FD7CF2">
        <w:rPr>
          <w:lang w:val="en-US"/>
        </w:rPr>
        <w:t>A</w:t>
      </w:r>
      <w:r>
        <w:t>SAN HASIL</w:t>
      </w:r>
    </w:p>
    <w:p w14:paraId="705B0772" w14:textId="77777777" w:rsidR="00FD7CF2" w:rsidRPr="00802F98" w:rsidRDefault="00FD7CF2" w:rsidP="00802F98">
      <w:pPr>
        <w:spacing w:after="200"/>
        <w:contextualSpacing/>
      </w:pPr>
      <w:r w:rsidRPr="00FD7CF2">
        <w:t xml:space="preserve">Pertanyaan riset yang diajukan dalam </w:t>
      </w:r>
      <w:r w:rsidR="00DA033B">
        <w:t>RP</w:t>
      </w:r>
      <w:r w:rsidRPr="00FD7CF2">
        <w:t xml:space="preserve">1 dan </w:t>
      </w:r>
      <w:r w:rsidR="00DA033B">
        <w:t>RP</w:t>
      </w:r>
      <w:r w:rsidRPr="00FD7CF2">
        <w:t>2 diberikan penjelasan dan diskusi lebih lanjut dalam bagian pembahasan hasil ini</w:t>
      </w:r>
    </w:p>
    <w:p w14:paraId="6E67252C" w14:textId="77777777" w:rsidR="005A6EE9" w:rsidRPr="005A6EE9" w:rsidRDefault="00DA033B" w:rsidP="005A6EE9">
      <w:pPr>
        <w:pStyle w:val="ListParagraph"/>
        <w:ind w:left="0"/>
        <w:rPr>
          <w:b/>
        </w:rPr>
      </w:pPr>
      <w:r>
        <w:rPr>
          <w:b/>
        </w:rPr>
        <w:t>RP</w:t>
      </w:r>
      <w:r w:rsidR="006F61B0" w:rsidRPr="005A14B6">
        <w:rPr>
          <w:b/>
        </w:rPr>
        <w:t xml:space="preserve">1. </w:t>
      </w:r>
      <w:r w:rsidR="005A6EE9" w:rsidRPr="005A6EE9">
        <w:rPr>
          <w:b/>
        </w:rPr>
        <w:t xml:space="preserve">Apakah etika kepemimpinan berpengaruh terhadap peningkatan keselamatan operasi </w:t>
      </w:r>
      <w:r w:rsidR="005A6EE9" w:rsidRPr="005A6EE9">
        <w:rPr>
          <w:b/>
          <w:lang w:val="en-US"/>
        </w:rPr>
        <w:t xml:space="preserve">     </w:t>
      </w:r>
      <w:r w:rsidR="005A6EE9" w:rsidRPr="005A6EE9">
        <w:rPr>
          <w:b/>
        </w:rPr>
        <w:t>penerbangan dalam industri penerbangan?</w:t>
      </w:r>
    </w:p>
    <w:p w14:paraId="2FC587DA" w14:textId="509BDB0D" w:rsidR="005A6EE9" w:rsidRDefault="005A6EE9" w:rsidP="00802F98">
      <w:pPr>
        <w:pStyle w:val="ListParagraph"/>
        <w:ind w:left="0"/>
      </w:pPr>
      <w:r w:rsidRPr="005A6EE9">
        <w:lastRenderedPageBreak/>
        <w:t xml:space="preserve">Ya, etika kepemimpinan berpengaruh signifikan terhadap peningkatan keselamatan operasi penerbangan dalam industri penerbangan. Penelitian menunjukkan bahwa pemimpin yang mempraktikkan etika kepemimpinan, termasuk integritas, tanggung jawab, dan transparansi, dapat menciptakan budaya keselamatan yang kuat dan meningkatkan kinerja organisasi. Pemimpin yang etis cenderung mendapatkan kepercayaan dari karyawan dan pemangku kepentingan, yang berkontribusi pada kepatuhan terhadap prosedur keselamatan dan pengurangan risiko operasional. Studi oleh </w:t>
      </w:r>
      <w:r>
        <w:fldChar w:fldCharType="begin" w:fldLock="1"/>
      </w:r>
      <w:r>
        <w:instrText>ADDIN CSL_CITATION {"citationItems":[{"id":"ITEM-1","itemData":{"author":[{"dropping-particle":"","family":"Lee, K., &amp; Wang","given":"H.","non-dropping-particle":"","parse-names":false,"suffix":""}],"container-title":"International Journal of Aviation Management","id":"ITEM-1","issued":{"date-parts":[["2019"]]},"title":"Promoting Ethical Behavior in Aviation Organizations: A Systematic Review.","type":"article-journal"},"uris":["http://www.mendeley.com/documents/?uuid=fb0cc6e9-bb83-4cdb-babc-12e99c90ba9f"]}],"mendeley":{"formattedCitation":"(Lee, K., &amp; Wang, 2019)","plainTextFormattedCitation":"(Lee, K., &amp; Wang, 2019)","previouslyFormattedCitation":"(Lee, K., &amp; Wang, 2019)"},"properties":{"noteIndex":0},"schema":"https://github.com/citation-style-language/schema/raw/master/csl-citation.json"}</w:instrText>
      </w:r>
      <w:r>
        <w:fldChar w:fldCharType="separate"/>
      </w:r>
      <w:r w:rsidRPr="005A6EE9">
        <w:rPr>
          <w:noProof/>
        </w:rPr>
        <w:t>(Lee, K., &amp; Wang, 2019)</w:t>
      </w:r>
      <w:r>
        <w:fldChar w:fldCharType="end"/>
      </w:r>
      <w:r>
        <w:rPr>
          <w:lang w:val="en-US"/>
        </w:rPr>
        <w:t xml:space="preserve"> </w:t>
      </w:r>
      <w:r w:rsidRPr="005A6EE9">
        <w:t xml:space="preserve">dan </w:t>
      </w:r>
      <w:r>
        <w:fldChar w:fldCharType="begin" w:fldLock="1"/>
      </w:r>
      <w:r w:rsidR="006F74E9">
        <w:instrText>ADDIN CSL_CITATION {"citationItems":[{"id":"ITEM-1","itemData":{"DOI":"10.3389/fpsyg.2019.02493","ISSN":"16641078","abstract":"Today’s organizations are operating in a highly competitive and changing environment that pushes them to continuously adapt their organizational structures to such environment. However, the success of change initiatives may face a barrier in the response of employees, especially when they lack readiness to change. While leadership can shape the culture of an organization and a culture of effectiveness can help increase employees’ readiness to change, ethical leaders, who serve as a guide and offer support, can also make a difference by reducing uncertainty. Yet existing research on the role of ethical leadership in the enhancement of the employees’ readiness to change is practically non-existent. Far less is the research that analyses the mechanisms that ethical leadership can use to foster employees’ readiness to change. This study aims to investigate whether the ethical leadership of middle–lower echelons influences on employees’ readiness to change positively (H1) and if this relationship is mediated through shaping an organizational culture of effectiveness (H2). Using data from 270 direct reports of middle–lower managers in public foreign trade Egyptian companies, the findings reveal that ethical leadership enhances employees’ readiness to change and that this impact is partially mediated by an organizational culture of effectiveness. Thus, with these findings, new light is shed on the positive role of ethical leadership and the mechanisms it uses to enhance employees’ readiness to change.","author":[{"dropping-particle":"","family":"Metwally","given":"Dina","non-dropping-particle":"","parse-names":false,"suffix":""},{"dropping-particle":"","family":"Ruiz-Palomino","given":"Pablo","non-dropping-particle":"","parse-names":false,"suffix":""},{"dropping-particle":"","family":"Metwally","given":"Mohamed","non-dropping-particle":"","parse-names":false,"suffix":""},{"dropping-particle":"","family":"Gartzia","given":"Leire","non-dropping-particle":"","parse-names":false,"suffix":""}],"container-title":"Frontiers in Psychology","id":"ITEM-1","issue":"November","issued":{"date-parts":[["2019"]]},"page":"1-18","title":"How Ethical Leadership Shapes Employees’ Readiness to Change: The Mediating Role of an Organizational Culture of Effectiveness","type":"article-journal","volume":"10"},"uris":["http://www.mendeley.com/documents/?uuid=04fdf037-a2eb-439b-8502-a198fe1cfa2a"]}],"mendeley":{"formattedCitation":"(Metwally et al., 2019)","plainTextFormattedCitation":"(Metwally et al., 2019)","previouslyFormattedCitation":"(Metwally et al., 2019)"},"properties":{"noteIndex":0},"schema":"https://github.com/citation-style-language/schema/raw/master/csl-citation.json"}</w:instrText>
      </w:r>
      <w:r>
        <w:fldChar w:fldCharType="separate"/>
      </w:r>
      <w:r w:rsidRPr="005A6EE9">
        <w:rPr>
          <w:noProof/>
        </w:rPr>
        <w:t>(Metwally et al., 2019)</w:t>
      </w:r>
      <w:r>
        <w:fldChar w:fldCharType="end"/>
      </w:r>
      <w:r>
        <w:rPr>
          <w:lang w:val="en-US"/>
        </w:rPr>
        <w:t xml:space="preserve"> </w:t>
      </w:r>
      <w:r w:rsidRPr="005A6EE9">
        <w:t>mengindikasikan bahwa kepemimpinan etis mampu meningkatkan kesiapan karyawan untuk perubahan dan menciptakan lingkungan kerja yang lebih aman dan produktif  .</w:t>
      </w:r>
    </w:p>
    <w:p w14:paraId="078B3EB6" w14:textId="77777777" w:rsidR="005A6EE9" w:rsidRDefault="005A6EE9" w:rsidP="00802F98">
      <w:pPr>
        <w:pStyle w:val="ListParagraph"/>
        <w:ind w:left="0"/>
      </w:pPr>
    </w:p>
    <w:p w14:paraId="4DFD04A2" w14:textId="6DFBBED3" w:rsidR="005A6EE9" w:rsidRDefault="00DA033B" w:rsidP="005A6EE9">
      <w:pPr>
        <w:pStyle w:val="ListParagraph"/>
        <w:ind w:left="0"/>
        <w:rPr>
          <w:b/>
          <w:lang w:val="en-US"/>
        </w:rPr>
      </w:pPr>
      <w:r>
        <w:rPr>
          <w:b/>
        </w:rPr>
        <w:t>RP</w:t>
      </w:r>
      <w:r w:rsidR="005A6EE9">
        <w:rPr>
          <w:b/>
        </w:rPr>
        <w:t xml:space="preserve">2. </w:t>
      </w:r>
      <w:r w:rsidR="005A6EE9" w:rsidRPr="005A6EE9">
        <w:rPr>
          <w:b/>
          <w:lang w:val="en-US"/>
        </w:rPr>
        <w:t>Apa saja faktor-faktor etika kepemimpinan yang memberikan penanggulangan signifikan terhadap peningkatan keselamatan operasi penerbangan dalam industri penerbangan?</w:t>
      </w:r>
    </w:p>
    <w:p w14:paraId="3F1F2D26" w14:textId="77777777" w:rsidR="000B70A4" w:rsidRDefault="005A6EE9" w:rsidP="000B70A4">
      <w:pPr>
        <w:rPr>
          <w:i/>
        </w:rPr>
      </w:pPr>
      <w:r w:rsidRPr="005A6EE9">
        <w:t>Keselamatan operasi penerbangan adalah salah satu faktor yang sangat penting dalam industri penerbangan. Peningkatan keselamatan operasi penerbangan dapat dilakukan dengan mengoptimalkan faktor-faktor etika kepemimpinan yang terkait dengan keselamatan. Berikut adalah beberapa faktor etika kepemimpinan yang memberikan penanggulangan signifikan terhadap peningkatan keselamatan operasi penerbangan:</w:t>
      </w:r>
    </w:p>
    <w:p w14:paraId="45076384" w14:textId="3034CFC7" w:rsidR="006F61B0" w:rsidRPr="000B70A4" w:rsidRDefault="006F74E9" w:rsidP="000B70A4">
      <w:pPr>
        <w:pStyle w:val="ListParagraph"/>
        <w:numPr>
          <w:ilvl w:val="0"/>
          <w:numId w:val="14"/>
        </w:numPr>
        <w:ind w:left="270" w:hanging="270"/>
        <w:rPr>
          <w:i/>
        </w:rPr>
      </w:pPr>
      <w:r>
        <w:t>Kepemimpinan Etis</w:t>
      </w:r>
    </w:p>
    <w:p w14:paraId="3DC5FAC8" w14:textId="1F404791" w:rsidR="006F74E9" w:rsidRPr="006F74E9" w:rsidRDefault="006F74E9" w:rsidP="000B70A4">
      <w:pPr>
        <w:pStyle w:val="ListParagraph"/>
        <w:spacing w:after="200"/>
        <w:ind w:left="270"/>
        <w:rPr>
          <w:lang w:val="en-US"/>
        </w:rPr>
      </w:pPr>
      <w:r w:rsidRPr="006F74E9">
        <w:t>Kepemimpinan etis adalah salah satu faktor etika kepemimpinan yang paling penting dalam meningkatkan keselamatan operasi penerbangan. Kepemimpinan etis melibatkan pengambilan keputusan yang tepat dan efektif dalam menghadapi situasi yang rawan dan mengurangi risiko kecelakaan. Kepemimpinan etis juga melibatkan pengembangan budaya keselamatan yang kuat da</w:t>
      </w:r>
      <w:r>
        <w:t>n komitmen terhadap keselamatan</w:t>
      </w:r>
      <w:r w:rsidR="006412EE">
        <w:rPr>
          <w:lang w:val="en-US"/>
        </w:rPr>
        <w:t xml:space="preserve"> </w:t>
      </w:r>
      <w:r w:rsidR="006412EE">
        <w:rPr>
          <w:lang w:val="en-US"/>
        </w:rPr>
        <w:fldChar w:fldCharType="begin" w:fldLock="1"/>
      </w:r>
      <w:r w:rsidR="006412EE">
        <w:rPr>
          <w:lang w:val="en-US"/>
        </w:rPr>
        <w:instrText>ADDIN CSL_CITATION {"citationItems":[{"id":"ITEM-1","itemData":{"author":[{"dropping-particle":"","family":"Philippe","given":"Marc","non-dropping-particle":"","parse-names":false,"suffix":""}],"id":"ITEM-1","issued":{"date-parts":[["2019"]]},"title":"Leadership and Organization in the Aviation","type":"article-journal"},"uris":["http://www.mendeley.com/documents/?uuid=690a05e4-db57-4d6f-bb8d-d38c432959f2"]}],"mendeley":{"formattedCitation":"(Philippe, 2019)","plainTextFormattedCitation":"(Philippe, 2019)","previouslyFormattedCitation":"(Philippe, 2019)"},"properties":{"noteIndex":0},"schema":"https://github.com/citation-style-language/schema/raw/master/csl-citation.json"}</w:instrText>
      </w:r>
      <w:r w:rsidR="006412EE">
        <w:rPr>
          <w:lang w:val="en-US"/>
        </w:rPr>
        <w:fldChar w:fldCharType="separate"/>
      </w:r>
      <w:r w:rsidR="006412EE" w:rsidRPr="006412EE">
        <w:rPr>
          <w:noProof/>
          <w:lang w:val="en-US"/>
        </w:rPr>
        <w:t>(Philippe, 2019)</w:t>
      </w:r>
      <w:r w:rsidR="006412EE">
        <w:rPr>
          <w:lang w:val="en-US"/>
        </w:rPr>
        <w:fldChar w:fldCharType="end"/>
      </w:r>
      <w:r w:rsidR="006412EE">
        <w:rPr>
          <w:lang w:val="en-US"/>
        </w:rPr>
        <w:t>.</w:t>
      </w:r>
      <w:r>
        <w:t xml:space="preserve"> </w:t>
      </w:r>
    </w:p>
    <w:p w14:paraId="6F32A923" w14:textId="77777777" w:rsidR="006F74E9" w:rsidRDefault="006F74E9" w:rsidP="006F74E9">
      <w:pPr>
        <w:pStyle w:val="ListParagraph"/>
        <w:spacing w:after="200"/>
        <w:ind w:left="270"/>
      </w:pPr>
    </w:p>
    <w:p w14:paraId="7FE724AC" w14:textId="25BFF5F2" w:rsidR="006F74E9" w:rsidRDefault="006F74E9" w:rsidP="000B70A4">
      <w:pPr>
        <w:pStyle w:val="ListParagraph"/>
        <w:numPr>
          <w:ilvl w:val="0"/>
          <w:numId w:val="14"/>
        </w:numPr>
        <w:spacing w:after="200"/>
        <w:ind w:left="270" w:hanging="270"/>
        <w:rPr>
          <w:lang w:val="en-US"/>
        </w:rPr>
      </w:pPr>
      <w:r>
        <w:rPr>
          <w:lang w:val="en-US"/>
        </w:rPr>
        <w:t>Budaya Keselamatan</w:t>
      </w:r>
    </w:p>
    <w:p w14:paraId="13B9E6FC" w14:textId="6CC171DD" w:rsidR="006F74E9" w:rsidRPr="006412EE" w:rsidRDefault="006F74E9" w:rsidP="006F74E9">
      <w:pPr>
        <w:pStyle w:val="ListParagraph"/>
        <w:spacing w:after="200"/>
        <w:ind w:left="270"/>
        <w:rPr>
          <w:lang w:val="en-US"/>
        </w:rPr>
      </w:pPr>
      <w:r w:rsidRPr="006F74E9">
        <w:t>Budaya keselamatan adalah faktor etika kepemimpinan yang sangat penting dalam meningkatkan keselamatan operasi penerbangan. Budaya keselamatan melibatkan pengembangan nilai-nilai keselamatan yang kuat dan komitmen terhadap keselamatan. Budaya keselamatan juga melibatkan pengembangan sistem keselamata</w:t>
      </w:r>
      <w:r>
        <w:t xml:space="preserve">n yang efektif dan terintegrasi </w:t>
      </w:r>
      <w:r w:rsidR="006412EE">
        <w:fldChar w:fldCharType="begin" w:fldLock="1"/>
      </w:r>
      <w:r w:rsidR="006412EE">
        <w:instrText>ADDIN CSL_CITATION {"citationItems":[{"id":"ITEM-1","itemData":{"author":[{"dropping-particle":"","family":"Lee, K., &amp; Wang","given":"H.","non-dropping-particle":"","parse-names":false,"suffix":""}],"container-title":"International Journal of Aviation Management","id":"ITEM-1","issued":{"date-parts":[["2019"]]},"title":"Promoting Ethical Behavior in Aviation Organizations: A Systematic Review.","type":"article-journal"},"uris":["http://www.mendeley.com/documents/?uuid=fb0cc6e9-bb83-4cdb-babc-12e99c90ba9f"]}],"mendeley":{"formattedCitation":"(Lee, K., &amp; Wang, 2019)","plainTextFormattedCitation":"(Lee, K., &amp; Wang, 2019)","previouslyFormattedCitation":"(Lee, K., &amp; Wang, 2019)"},"properties":{"noteIndex":0},"schema":"https://github.com/citation-style-language/schema/raw/master/csl-citation.json"}</w:instrText>
      </w:r>
      <w:r w:rsidR="006412EE">
        <w:fldChar w:fldCharType="separate"/>
      </w:r>
      <w:r w:rsidR="006412EE" w:rsidRPr="006412EE">
        <w:rPr>
          <w:noProof/>
        </w:rPr>
        <w:t>(Lee, K., &amp; Wang, 2019)</w:t>
      </w:r>
      <w:r w:rsidR="006412EE">
        <w:fldChar w:fldCharType="end"/>
      </w:r>
      <w:r w:rsidR="006412EE">
        <w:rPr>
          <w:lang w:val="en-US"/>
        </w:rPr>
        <w:t>.</w:t>
      </w:r>
    </w:p>
    <w:p w14:paraId="3BD551B4" w14:textId="77777777" w:rsidR="006F74E9" w:rsidRPr="006F74E9" w:rsidRDefault="006F74E9" w:rsidP="006F74E9">
      <w:pPr>
        <w:pStyle w:val="ListParagraph"/>
        <w:spacing w:after="200"/>
        <w:ind w:left="270"/>
        <w:rPr>
          <w:lang w:val="en-US"/>
        </w:rPr>
      </w:pPr>
    </w:p>
    <w:p w14:paraId="60792B3D" w14:textId="74A8B783" w:rsidR="006F74E9" w:rsidRPr="006F74E9" w:rsidRDefault="006412EE" w:rsidP="000B70A4">
      <w:pPr>
        <w:pStyle w:val="ListParagraph"/>
        <w:numPr>
          <w:ilvl w:val="0"/>
          <w:numId w:val="14"/>
        </w:numPr>
        <w:ind w:left="270" w:hanging="270"/>
        <w:rPr>
          <w:lang w:val="en-US"/>
        </w:rPr>
      </w:pPr>
      <w:r>
        <w:rPr>
          <w:lang w:val="en-US"/>
        </w:rPr>
        <w:t>Motivasi keselamatan</w:t>
      </w:r>
    </w:p>
    <w:p w14:paraId="6DF25CBB" w14:textId="2024B495" w:rsidR="006412EE" w:rsidRPr="006412EE" w:rsidRDefault="006412EE" w:rsidP="005C28D7">
      <w:pPr>
        <w:pStyle w:val="ListParagraph"/>
        <w:ind w:left="284"/>
        <w:rPr>
          <w:lang w:val="en-US"/>
        </w:rPr>
      </w:pPr>
      <w:r w:rsidRPr="006412EE">
        <w:t>Motivasi keselamatan adalah faktor etika kepemimpinan yang penting dalam meningkatkan keselamatan operasi penerbangan. Motivasi keselamatan melibatkan dorongan intrinsik individu untuk mematuhi pedoman keselamatan. Motivasi keselamatan juga melibatkan pengembangan sistem rewar</w:t>
      </w:r>
      <w:r>
        <w:t>d yang efektif dan terintegrasi</w:t>
      </w:r>
      <w:r>
        <w:rPr>
          <w:lang w:val="en-US"/>
        </w:rPr>
        <w:t xml:space="preserve"> </w:t>
      </w:r>
      <w:r>
        <w:fldChar w:fldCharType="begin" w:fldLock="1"/>
      </w:r>
      <w:r>
        <w:instrText>ADDIN CSL_CITATION {"citationItems":[{"id":"ITEM-1","itemData":{"DOI":"10.28989/angkasa.v13i2.1093","ISSN":"2085-9503","abstract":"Job satisfaction is an important issue in an organization. Job satisfaction has been talked about over and over again because of the importance it has in both individual and group behaviour, which will affect in the productivity of an organization. Even though the role of job satisfaction is important in an organization, it is sometimes unnoticed and ignored by the management which in turn results in a decrease of organizational work performance. This study aims to answer why job satisfaction is important and how to improve it in aviation industry. The method used in this research is a literature review by finding specific researches that corresponds to the topic discussed, which is job satisfaction, to integrate them into a concise conclusion. This research uses samples from published journals in the last 10 years (2011 – 2021) found through google scholar with the main variable job satisfaction. The result of this study shows that based on the literature reviews of different journals, job satisfaction proves to strengthen employee engagement and organizational commitment, decreases the rate of employee turnover and improves employee productivity. There are a few proven ways to increase job satisfaction in aviation industry which is creating a conducive/positive work environment, applying reward and recognition management, developing the potential skills of employees and continuous evaluation and measurement of employee job satisfaction.","author":[{"dropping-particle":"","family":"Isnanto","given":"Samto Hadi","non-dropping-particle":"","parse-names":false,"suffix":""}],"container-title":"Angkasa: Jurnal Ilmiah Bidang Teknologi","id":"ITEM-1","issue":"2","issued":{"date-parts":[["2021"]]},"page":"163-170","title":"Improving Employee Job Satisfaction in Aviation Industry Samto","type":"article-journal","volume":"13"},"uris":["http://www.mendeley.com/documents/?uuid=3a354097-1f6b-4841-82d9-500a6a1a5997"]}],"mendeley":{"formattedCitation":"(Isnanto, 2021)","plainTextFormattedCitation":"(Isnanto, 2021)","previouslyFormattedCitation":"(Isnanto, 2021)"},"properties":{"noteIndex":0},"schema":"https://github.com/citation-style-language/schema/raw/master/csl-citation.json"}</w:instrText>
      </w:r>
      <w:r>
        <w:fldChar w:fldCharType="separate"/>
      </w:r>
      <w:r w:rsidRPr="006412EE">
        <w:rPr>
          <w:noProof/>
        </w:rPr>
        <w:t>(Isnanto, 2021)</w:t>
      </w:r>
      <w:r>
        <w:fldChar w:fldCharType="end"/>
      </w:r>
      <w:r>
        <w:rPr>
          <w:lang w:val="en-US"/>
        </w:rPr>
        <w:t>.</w:t>
      </w:r>
    </w:p>
    <w:p w14:paraId="461D801A" w14:textId="05DC660A" w:rsidR="006F61B0" w:rsidRDefault="006F61B0" w:rsidP="005C28D7">
      <w:pPr>
        <w:pStyle w:val="ListParagraph"/>
        <w:ind w:left="284"/>
      </w:pPr>
      <w:r>
        <w:t>.</w:t>
      </w:r>
    </w:p>
    <w:p w14:paraId="07951B39" w14:textId="5130A33D" w:rsidR="006412EE" w:rsidRPr="006412EE" w:rsidRDefault="006412EE" w:rsidP="000B70A4">
      <w:pPr>
        <w:pStyle w:val="ListParagraph"/>
        <w:numPr>
          <w:ilvl w:val="0"/>
          <w:numId w:val="14"/>
        </w:numPr>
        <w:ind w:left="270" w:hanging="270"/>
        <w:rPr>
          <w:lang w:val="en-US"/>
        </w:rPr>
      </w:pPr>
      <w:r>
        <w:rPr>
          <w:lang w:val="en-US"/>
        </w:rPr>
        <w:t>Komitmen keselamatan</w:t>
      </w:r>
    </w:p>
    <w:p w14:paraId="35A31DB6" w14:textId="307B1CBD" w:rsidR="00722341" w:rsidRDefault="006412EE" w:rsidP="006412EE">
      <w:pPr>
        <w:pStyle w:val="ListParagraph"/>
        <w:ind w:left="284"/>
        <w:rPr>
          <w:lang w:val="en-US"/>
        </w:rPr>
      </w:pPr>
      <w:r w:rsidRPr="006412EE">
        <w:t>Komitmen keselamatan adalah faktor etika kepemimpinan yang penting dalam meningkatkan keselamatan operasi penerbangan. Komitmen keselamatan melibatkan sejauh mana individu bersedia untuk melaksanakan pedoman keselamatan dengan sungguh-sungguh dan berdedikasi. Komitmen keselamatan juga melibatkan pengembangan sistem pengawasa</w:t>
      </w:r>
      <w:r>
        <w:t xml:space="preserve">n yang efektif dan terintegrasi </w:t>
      </w:r>
      <w:r>
        <w:rPr>
          <w:lang w:val="en-US"/>
        </w:rPr>
        <w:fldChar w:fldCharType="begin" w:fldLock="1"/>
      </w:r>
      <w:r>
        <w:rPr>
          <w:lang w:val="en-US"/>
        </w:rPr>
        <w:instrText>ADDIN CSL_CITATION {"citationItems":[{"id":"ITEM-1","itemData":{"DOI":"10.3389/fpsyg.2019.02493","ISSN":"16641078","abstract":"Today’s organizations are operating in a highly competitive and changing environment that pushes them to continuously adapt their organizational structures to such environment. However, the success of change initiatives may face a barrier in the response of employees, especially when they lack readiness to change. While leadership can shape the culture of an organization and a culture of effectiveness can help increase employees’ readiness to change, ethical leaders, who serve as a guide and offer support, can also make a difference by reducing uncertainty. Yet existing research on the role of ethical leadership in the enhancement of the employees’ readiness to change is practically non-existent. Far less is the research that analyses the mechanisms that ethical leadership can use to foster employees’ readiness to change. This study aims to investigate whether the ethical leadership of middle–lower echelons influences on employees’ readiness to change positively (H1) and if this relationship is mediated through shaping an organizational culture of effectiveness (H2). Using data from 270 direct reports of middle–lower managers in public foreign trade Egyptian companies, the findings reveal that ethical leadership enhances employees’ readiness to change and that this impact is partially mediated by an organizational culture of effectiveness. Thus, with these findings, new light is shed on the positive role of ethical leadership and the mechanisms it uses to enhance employees’ readiness to change.","author":[{"dropping-particle":"","family":"Metwally","given":"Dina","non-dropping-particle":"","parse-names":false,"suffix":""},{"dropping-particle":"","family":"Ruiz-Palomino","given":"Pablo","non-dropping-particle":"","parse-names":false,"suffix":""},{"dropping-particle":"","family":"Metwally","given":"Mohamed","non-dropping-particle":"","parse-names":false,"suffix":""},{"dropping-particle":"","family":"Gartzia","given":"Leire","non-dropping-particle":"","parse-names":false,"suffix":""}],"container-title":"Frontiers in Psychology","id":"ITEM-1","issue":"November","issued":{"date-parts":[["2019"]]},"page":"1-18","title":"How Ethical Leadership Shapes Employees’ Readiness to Change: The Mediating Role of an Organizational Culture of Effectiveness","type":"article-journal","volume":"10"},"uris":["http://www.mendeley.com/documents/?uuid=04fdf037-a2eb-439b-8502-a198fe1cfa2a"]}],"mendeley":{"formattedCitation":"(Metwally et al., 2019)","plainTextFormattedCitation":"(Metwally et al., 2019)","previouslyFormattedCitation":"(Metwally et al., 2019)"},"properties":{"noteIndex":0},"schema":"https://github.com/citation-style-language/schema/raw/master/csl-citation.json"}</w:instrText>
      </w:r>
      <w:r>
        <w:rPr>
          <w:lang w:val="en-US"/>
        </w:rPr>
        <w:fldChar w:fldCharType="separate"/>
      </w:r>
      <w:r w:rsidRPr="006412EE">
        <w:rPr>
          <w:noProof/>
          <w:lang w:val="en-US"/>
        </w:rPr>
        <w:t>(Metwally et al., 2019)</w:t>
      </w:r>
      <w:r>
        <w:rPr>
          <w:lang w:val="en-US"/>
        </w:rPr>
        <w:fldChar w:fldCharType="end"/>
      </w:r>
      <w:r>
        <w:rPr>
          <w:lang w:val="en-US"/>
        </w:rPr>
        <w:t>.</w:t>
      </w:r>
    </w:p>
    <w:p w14:paraId="07BF1B0C" w14:textId="77777777" w:rsidR="006412EE" w:rsidRDefault="006412EE" w:rsidP="006412EE">
      <w:pPr>
        <w:pStyle w:val="ListParagraph"/>
        <w:ind w:left="284"/>
        <w:rPr>
          <w:lang w:val="en-US"/>
        </w:rPr>
      </w:pPr>
    </w:p>
    <w:p w14:paraId="497D4266" w14:textId="79B74BF6" w:rsidR="006412EE" w:rsidRDefault="006412EE" w:rsidP="000B70A4">
      <w:pPr>
        <w:pStyle w:val="ListParagraph"/>
        <w:numPr>
          <w:ilvl w:val="0"/>
          <w:numId w:val="14"/>
        </w:numPr>
        <w:ind w:left="270" w:hanging="270"/>
        <w:rPr>
          <w:lang w:val="en-US"/>
        </w:rPr>
      </w:pPr>
      <w:r>
        <w:rPr>
          <w:lang w:val="en-US"/>
        </w:rPr>
        <w:t>Gaya Kepemimpinan</w:t>
      </w:r>
    </w:p>
    <w:p w14:paraId="1F903112" w14:textId="653BFE33" w:rsidR="006412EE" w:rsidRPr="006412EE" w:rsidRDefault="006412EE" w:rsidP="006412EE">
      <w:pPr>
        <w:pStyle w:val="ListParagraph"/>
        <w:ind w:left="270"/>
        <w:rPr>
          <w:lang w:val="en-US"/>
        </w:rPr>
      </w:pPr>
      <w:r w:rsidRPr="006412EE">
        <w:t>Gaya kepemimpinan adalah faktor etika kepemimpinan yang penting dalam meningkatkan keselamatan operasi penerbangan. Gaya kepemimpinan melibatkan pengambilan keputusan yang tepat dan efektif dalam menghadapi situasi yang rawan dan mengurangi risiko kecelakaan. Gaya kepemimpinan juga melibatkan pengembangan budaya keselamatan yang kuat da</w:t>
      </w:r>
      <w:r>
        <w:t>n komitmen terhadap keselamatan</w:t>
      </w:r>
      <w:r>
        <w:rPr>
          <w:lang w:val="en-US"/>
        </w:rPr>
        <w:t xml:space="preserve"> </w:t>
      </w:r>
      <w:r>
        <w:rPr>
          <w:lang w:val="en-US"/>
        </w:rPr>
        <w:fldChar w:fldCharType="begin" w:fldLock="1"/>
      </w:r>
      <w:r>
        <w:rPr>
          <w:lang w:val="en-US"/>
        </w:rPr>
        <w:instrText>ADDIN CSL_CITATION {"citationItems":[{"id":"ITEM-1","itemData":{"abstract":"Leadership is an important factor that determines employee performance and the organization's ability to adapt to environmental changes. The purpose of this study is to understand that ethics and transformational leadership greatly influence how employees work. This research is a research using literature study method or literature review. Through this qualitative approach, it is hoped that this research can provide in-depth insight into the Ethics and Transformation of a leader on the performance of employees. It was concluded from this study that the influence of ethics on employee performance has significant results related to ethical leadership and transformational leadership on employee performance to increase employee ability in ethics and employee courage because they get motivation from their leaders.","author":[{"dropping-particle":"","family":"Pratiwi Junaidi","given":"Rosita","non-dropping-particle":"","parse-names":false,"suffix":""},{"dropping-particle":"","family":"Agustina","given":"Fitria","non-dropping-particle":"","parse-names":false,"suffix":""},{"dropping-particle":"","family":"Abbas Sastrodiputro","given":"Mohammad","non-dropping-particle":"","parse-names":false,"suffix":""},{"dropping-particle":"","family":"Isa Anshori","given":"Mochammad","non-dropping-particle":"","parse-names":false,"suffix":""},{"dropping-particle":"","family":"Trunojoyo Madura Alamat","given":"Universitas","non-dropping-particle":"","parse-names":false,"suffix":""},{"dropping-particle":"","family":"Raya Telang","given":"Jl","non-dropping-particle":"","parse-names":false,"suffix":""},{"dropping-particle":"","family":"Box","given":"Po","non-dropping-particle":"","parse-names":false,"suffix":""},{"dropping-particle":"","family":"Kamal","given":"Kecamatan","non-dropping-particle":"","parse-names":false,"suffix":""},{"dropping-particle":"","family":"Jawa Timur","given":"Bangkalan","non-dropping-particle":"","parse-names":false,"suffix":""}],"container-title":"Jurnal Riset Manajemen dan Ekonomi","id":"ITEM-1","issue":"3","issued":{"date-parts":[["2023"]]},"page":"282-304","title":"Implementasi Etika Kepemimpinan dan Kepemimpinan Tranformasional Pada Kinerja Karyawan (Studi Literatur)","type":"article-journal","volume":"1"},"uris":["http://www.mendeley.com/documents/?uuid=b866d72c-4b70-4911-96d2-73076a62d6bc"]}],"mendeley":{"formattedCitation":"(Pratiwi Junaidi et al., 2023)","plainTextFormattedCitation":"(Pratiwi Junaidi et al., 2023)"},"properties":{"noteIndex":0},"schema":"https://github.com/citation-style-language/schema/raw/master/csl-citation.json"}</w:instrText>
      </w:r>
      <w:r>
        <w:rPr>
          <w:lang w:val="en-US"/>
        </w:rPr>
        <w:fldChar w:fldCharType="separate"/>
      </w:r>
      <w:r w:rsidRPr="006412EE">
        <w:rPr>
          <w:noProof/>
          <w:lang w:val="en-US"/>
        </w:rPr>
        <w:t>(Pratiwi Junaidi et al., 2023)</w:t>
      </w:r>
      <w:r>
        <w:rPr>
          <w:lang w:val="en-US"/>
        </w:rPr>
        <w:fldChar w:fldCharType="end"/>
      </w:r>
      <w:r>
        <w:rPr>
          <w:lang w:val="en-US"/>
        </w:rPr>
        <w:t>.</w:t>
      </w:r>
    </w:p>
    <w:p w14:paraId="4DB7AAAE" w14:textId="4BCA5628" w:rsidR="00A903F0" w:rsidRDefault="00B97C8F">
      <w:pPr>
        <w:pStyle w:val="Heading2"/>
      </w:pPr>
      <w:r>
        <w:lastRenderedPageBreak/>
        <w:t>KESIMPULAN</w:t>
      </w:r>
    </w:p>
    <w:p w14:paraId="741EB555" w14:textId="0A108101" w:rsidR="00B77B36" w:rsidRPr="00B77B36" w:rsidRDefault="00B77B36" w:rsidP="00B77B36">
      <w:pPr>
        <w:pBdr>
          <w:top w:val="nil"/>
          <w:left w:val="nil"/>
          <w:bottom w:val="nil"/>
          <w:right w:val="nil"/>
          <w:between w:val="nil"/>
        </w:pBdr>
        <w:spacing w:after="240"/>
      </w:pPr>
      <w:r w:rsidRPr="00B77B36">
        <w:t>Artikel ini meneliti peran penting etika kepemimpinan dalam industri penerbangan, yang beroperasi dalam lingkungan yang kompleks dan berisiko. Penelitian ini menggunakan metode sistem literature review (SLR) untuk mengeksplorasi literatur yang relevan. Temuan menunjukkan bahwa para pemimpin dalam industri penerbangan harus memiliki keterampilan administratif yang tinggi dan integritas moral yang kuat. Kepemimpinan etis memainkan peran penting dalam memastikan keselamatan operasional dan kesejahteraan karyawan.</w:t>
      </w:r>
      <w:r>
        <w:rPr>
          <w:lang w:val="en-US"/>
        </w:rPr>
        <w:t xml:space="preserve"> </w:t>
      </w:r>
      <w:r w:rsidRPr="00B77B36">
        <w:rPr>
          <w:color w:val="000000"/>
          <w:lang w:val="en-US"/>
        </w:rPr>
        <w:t>Faktor-Faktor Etika Kepemimpinan yang Memberikan Penanggulangan Signifikan Terhadap Peningkatan Keselamatan Operasi Penerbangan</w:t>
      </w:r>
      <w:r>
        <w:rPr>
          <w:color w:val="000000"/>
          <w:lang w:val="en-US"/>
        </w:rPr>
        <w:t xml:space="preserve"> antara lain:</w:t>
      </w:r>
    </w:p>
    <w:p w14:paraId="684BA29C" w14:textId="77777777" w:rsidR="00B77B36" w:rsidRDefault="00B77B36" w:rsidP="00B77B36">
      <w:pPr>
        <w:pStyle w:val="ListParagraph"/>
        <w:numPr>
          <w:ilvl w:val="0"/>
          <w:numId w:val="12"/>
        </w:numPr>
        <w:pBdr>
          <w:top w:val="nil"/>
          <w:left w:val="nil"/>
          <w:bottom w:val="nil"/>
          <w:right w:val="nil"/>
          <w:between w:val="nil"/>
        </w:pBdr>
        <w:tabs>
          <w:tab w:val="clear" w:pos="720"/>
        </w:tabs>
        <w:spacing w:after="240"/>
        <w:ind w:left="270" w:hanging="270"/>
        <w:rPr>
          <w:color w:val="000000"/>
          <w:lang w:val="en-US"/>
        </w:rPr>
      </w:pPr>
      <w:r w:rsidRPr="00B77B36">
        <w:rPr>
          <w:bCs/>
          <w:color w:val="000000"/>
          <w:lang w:val="en-US"/>
        </w:rPr>
        <w:t>Kepemimpinan Etis</w:t>
      </w:r>
      <w:r w:rsidRPr="00B77B36">
        <w:rPr>
          <w:color w:val="000000"/>
          <w:lang w:val="en-US"/>
        </w:rPr>
        <w:t>: Kepemimpinan etis melibatkan pengambilan keputusan yang tepat dan efektif dalam menghadapi situasi yang rawan dan mengurangi risiko kecelakaan.</w:t>
      </w:r>
    </w:p>
    <w:p w14:paraId="38E992DC" w14:textId="77777777" w:rsidR="00B77B36" w:rsidRDefault="00B77B36" w:rsidP="00B77B36">
      <w:pPr>
        <w:pStyle w:val="ListParagraph"/>
        <w:numPr>
          <w:ilvl w:val="0"/>
          <w:numId w:val="12"/>
        </w:numPr>
        <w:pBdr>
          <w:top w:val="nil"/>
          <w:left w:val="nil"/>
          <w:bottom w:val="nil"/>
          <w:right w:val="nil"/>
          <w:between w:val="nil"/>
        </w:pBdr>
        <w:tabs>
          <w:tab w:val="clear" w:pos="720"/>
        </w:tabs>
        <w:spacing w:after="240"/>
        <w:ind w:left="270" w:hanging="270"/>
        <w:rPr>
          <w:color w:val="000000"/>
          <w:lang w:val="en-US"/>
        </w:rPr>
      </w:pPr>
      <w:r w:rsidRPr="00B77B36">
        <w:rPr>
          <w:bCs/>
          <w:color w:val="000000"/>
          <w:lang w:val="en-US"/>
        </w:rPr>
        <w:t>Budaya Keselamatan</w:t>
      </w:r>
      <w:r w:rsidRPr="00B77B36">
        <w:rPr>
          <w:color w:val="000000"/>
          <w:lang w:val="en-US"/>
        </w:rPr>
        <w:t>: Budaya keselamatan melibatkan pengembangan nilai-nilai keselamatan yang kuat dan komitmen terhadap keselamatan.</w:t>
      </w:r>
    </w:p>
    <w:p w14:paraId="1D7B6EAE" w14:textId="77777777" w:rsidR="00B77B36" w:rsidRDefault="00B77B36" w:rsidP="00B77B36">
      <w:pPr>
        <w:pStyle w:val="ListParagraph"/>
        <w:numPr>
          <w:ilvl w:val="0"/>
          <w:numId w:val="12"/>
        </w:numPr>
        <w:pBdr>
          <w:top w:val="nil"/>
          <w:left w:val="nil"/>
          <w:bottom w:val="nil"/>
          <w:right w:val="nil"/>
          <w:between w:val="nil"/>
        </w:pBdr>
        <w:tabs>
          <w:tab w:val="clear" w:pos="720"/>
        </w:tabs>
        <w:spacing w:after="240"/>
        <w:ind w:left="270" w:hanging="270"/>
        <w:rPr>
          <w:color w:val="000000"/>
          <w:lang w:val="en-US"/>
        </w:rPr>
      </w:pPr>
      <w:r w:rsidRPr="00B77B36">
        <w:rPr>
          <w:bCs/>
          <w:color w:val="000000"/>
          <w:lang w:val="en-US"/>
        </w:rPr>
        <w:t>Motivasi Keselamatan</w:t>
      </w:r>
      <w:r w:rsidRPr="00B77B36">
        <w:rPr>
          <w:color w:val="000000"/>
          <w:lang w:val="en-US"/>
        </w:rPr>
        <w:t>: Motivasi keselamatan melibatkan dorongan intrinsik individu untuk mematuhi pedoman keselamatan.</w:t>
      </w:r>
    </w:p>
    <w:p w14:paraId="72ADF86C" w14:textId="4E23D9E8" w:rsidR="002F616E" w:rsidRPr="002F616E" w:rsidRDefault="00B77B36" w:rsidP="002F616E">
      <w:pPr>
        <w:pStyle w:val="ListParagraph"/>
        <w:numPr>
          <w:ilvl w:val="0"/>
          <w:numId w:val="12"/>
        </w:numPr>
        <w:pBdr>
          <w:top w:val="nil"/>
          <w:left w:val="nil"/>
          <w:bottom w:val="nil"/>
          <w:right w:val="nil"/>
          <w:between w:val="nil"/>
        </w:pBdr>
        <w:tabs>
          <w:tab w:val="clear" w:pos="720"/>
        </w:tabs>
        <w:spacing w:after="240"/>
        <w:ind w:left="270" w:hanging="270"/>
        <w:rPr>
          <w:color w:val="000000"/>
          <w:lang w:val="en-US"/>
        </w:rPr>
      </w:pPr>
      <w:r w:rsidRPr="00B77B36">
        <w:rPr>
          <w:bCs/>
          <w:color w:val="000000"/>
          <w:lang w:val="en-US"/>
        </w:rPr>
        <w:t>Komitmen Keselamatan</w:t>
      </w:r>
      <w:r w:rsidRPr="00B77B36">
        <w:rPr>
          <w:color w:val="000000"/>
          <w:lang w:val="en-US"/>
        </w:rPr>
        <w:t>: Komitmen keselamatan melibatkan sejauh mana individu bersedia untuk melaksanakan pedoman keselamatan dengan sungguh-sungguh dan berdedikasi.</w:t>
      </w:r>
      <w:r w:rsidRPr="00B77B36">
        <w:rPr>
          <w:bCs/>
          <w:color w:val="000000"/>
          <w:lang w:val="en-US"/>
        </w:rPr>
        <w:t>Gaya Kepemimpinan</w:t>
      </w:r>
      <w:r w:rsidRPr="00B77B36">
        <w:rPr>
          <w:color w:val="000000"/>
          <w:lang w:val="en-US"/>
        </w:rPr>
        <w:t>: Gaya kepemimpinan melibatkan pengembangan budaya keselamatan yang kuat dan komitmen terhadap keselamatan.</w:t>
      </w:r>
    </w:p>
    <w:p w14:paraId="75FE0F84" w14:textId="6677E206" w:rsidR="00384F61" w:rsidRDefault="002F616E" w:rsidP="00552380">
      <w:pPr>
        <w:pBdr>
          <w:top w:val="nil"/>
          <w:left w:val="nil"/>
          <w:bottom w:val="nil"/>
          <w:right w:val="nil"/>
          <w:between w:val="nil"/>
        </w:pBdr>
        <w:spacing w:after="240"/>
        <w:rPr>
          <w:b/>
          <w:caps/>
          <w:szCs w:val="24"/>
        </w:rPr>
      </w:pPr>
      <w:r w:rsidRPr="002F616E">
        <w:rPr>
          <w:color w:val="000000"/>
          <w:lang w:val="en-US"/>
        </w:rPr>
        <w:t>Pemimpin yang mempraktikkan etika kepemimpinan tidak hanya meningkatkan keselamatan operasi tetapi juga menciptakan lingkungan kerja yang lebih produktif dan harmonis, yang berdampak positif pada kinerja organisasi secara keseluruhan dan meningkatkan reputasi perusahaan di mata karyawan dan pelanggan. Untuk mendukung kemajuan berkelanjutan dalam industri penerbangan, sangat penting bagi para pemimpin untuk terus belajar dan mengembangkan kemampuan kepemimpinan mereka, khususnya dalam hal etika. Pendidikan dan pelatihan yang berfokus pada etika kepemimpinan dapat menjadi solusi untuk meningkatkan keselamatan dan kinerja organisasi. Penelitian ini memberikan kontribusi yang signifikan dalam pemahaman tentang bagaimana etika kepemimpinan diterapkan dalam industri penerbangan serta dampaknya terhadap berbagai aspek operasional dan strategis, sehingga temuan ini dapat menjadi panduan bagi para pemimpin di industri penerbangan untuk meningkatkan kinerja dan memastikan keselamatan penerbangan.</w:t>
      </w:r>
    </w:p>
    <w:p w14:paraId="2EA63384" w14:textId="77777777" w:rsidR="00A903F0" w:rsidRDefault="00B97C8F">
      <w:pPr>
        <w:pStyle w:val="Heading2"/>
        <w:rPr>
          <w:vertAlign w:val="superscript"/>
        </w:rPr>
      </w:pPr>
      <w:r>
        <w:t>DAFTAR PUSTAKA</w:t>
      </w:r>
    </w:p>
    <w:p w14:paraId="03353464" w14:textId="4E6DCC1B" w:rsidR="006412EE" w:rsidRPr="006412EE" w:rsidRDefault="00A055C6" w:rsidP="006412EE">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6412EE" w:rsidRPr="006412EE">
        <w:rPr>
          <w:noProof/>
          <w:szCs w:val="24"/>
        </w:rPr>
        <w:t xml:space="preserve">Ami, P. N. F., &amp; Anshori, M. I. (2023). Leadership Ethics Study in Heifetz Perspective and Burns Perspective. </w:t>
      </w:r>
      <w:r w:rsidR="006412EE" w:rsidRPr="006412EE">
        <w:rPr>
          <w:i/>
          <w:iCs/>
          <w:noProof/>
          <w:szCs w:val="24"/>
        </w:rPr>
        <w:t>Indonesian Journal of Contemporary Multidisciplinary Research</w:t>
      </w:r>
      <w:r w:rsidR="006412EE" w:rsidRPr="006412EE">
        <w:rPr>
          <w:noProof/>
          <w:szCs w:val="24"/>
        </w:rPr>
        <w:t xml:space="preserve">, </w:t>
      </w:r>
      <w:r w:rsidR="006412EE" w:rsidRPr="006412EE">
        <w:rPr>
          <w:i/>
          <w:iCs/>
          <w:noProof/>
          <w:szCs w:val="24"/>
        </w:rPr>
        <w:t>2</w:t>
      </w:r>
      <w:r w:rsidR="006412EE" w:rsidRPr="006412EE">
        <w:rPr>
          <w:noProof/>
          <w:szCs w:val="24"/>
        </w:rPr>
        <w:t>(4), 821–838. https://doi.org/10.55927/modern.v2i4.4737</w:t>
      </w:r>
    </w:p>
    <w:p w14:paraId="2B279B60"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Apriliani, A., Budhiluhoer, M., Jamaludin, A., &amp; Prihandani, K. (2020). Systematic Literature Review Kepuasan Pelanggan terhadap Jasa Transportasi Online. </w:t>
      </w:r>
      <w:r w:rsidRPr="006412EE">
        <w:rPr>
          <w:i/>
          <w:iCs/>
          <w:noProof/>
          <w:szCs w:val="24"/>
        </w:rPr>
        <w:t>Systematics</w:t>
      </w:r>
      <w:r w:rsidRPr="006412EE">
        <w:rPr>
          <w:noProof/>
          <w:szCs w:val="24"/>
        </w:rPr>
        <w:t xml:space="preserve">, </w:t>
      </w:r>
      <w:r w:rsidRPr="006412EE">
        <w:rPr>
          <w:i/>
          <w:iCs/>
          <w:noProof/>
          <w:szCs w:val="24"/>
        </w:rPr>
        <w:t>2</w:t>
      </w:r>
      <w:r w:rsidRPr="006412EE">
        <w:rPr>
          <w:noProof/>
          <w:szCs w:val="24"/>
        </w:rPr>
        <w:t>(1), 12. https://doi.org/10.35706/sys.v2i1.3530</w:t>
      </w:r>
    </w:p>
    <w:p w14:paraId="29806A73"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Arista Putri, I., Sujono, A., Elsa Nova, S., &amp; S. (2023). Hubungan Antara Sikap Kepemimpinan Dengan Etika Organisasi: Suatu Tinjauan. </w:t>
      </w:r>
      <w:r w:rsidRPr="006412EE">
        <w:rPr>
          <w:i/>
          <w:iCs/>
          <w:noProof/>
          <w:szCs w:val="24"/>
        </w:rPr>
        <w:t>Jisipol</w:t>
      </w:r>
      <w:r w:rsidRPr="006412EE">
        <w:rPr>
          <w:noProof/>
          <w:szCs w:val="24"/>
        </w:rPr>
        <w:t xml:space="preserve">, </w:t>
      </w:r>
      <w:r w:rsidRPr="006412EE">
        <w:rPr>
          <w:i/>
          <w:iCs/>
          <w:noProof/>
          <w:szCs w:val="24"/>
        </w:rPr>
        <w:t>2</w:t>
      </w:r>
      <w:r w:rsidRPr="006412EE">
        <w:rPr>
          <w:noProof/>
          <w:szCs w:val="24"/>
        </w:rPr>
        <w:t>(1), 330–344.</w:t>
      </w:r>
    </w:p>
    <w:p w14:paraId="3E808D94"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Bhegawati, D. A. S., &amp; Ni Nyoman Ari Novarini. (2021). Pengaruh Etika Kepemimpinan, Fungsi Badan Pengawas, Tingkat Pemahaman Akuntansi Terhadap Kualitas Pelaporan Keuangan Lpd Di Kota Denpasar. </w:t>
      </w:r>
      <w:r w:rsidRPr="006412EE">
        <w:rPr>
          <w:i/>
          <w:iCs/>
          <w:noProof/>
          <w:szCs w:val="24"/>
        </w:rPr>
        <w:t>Jurnal Bisnis Terapan</w:t>
      </w:r>
      <w:r w:rsidRPr="006412EE">
        <w:rPr>
          <w:noProof/>
          <w:szCs w:val="24"/>
        </w:rPr>
        <w:t xml:space="preserve">, </w:t>
      </w:r>
      <w:r w:rsidRPr="006412EE">
        <w:rPr>
          <w:i/>
          <w:iCs/>
          <w:noProof/>
          <w:szCs w:val="24"/>
        </w:rPr>
        <w:t>5</w:t>
      </w:r>
      <w:r w:rsidRPr="006412EE">
        <w:rPr>
          <w:noProof/>
          <w:szCs w:val="24"/>
        </w:rPr>
        <w:t>(1), 23–34. https://doi.org/10.24123/jbt.v5i1.4062</w:t>
      </w:r>
    </w:p>
    <w:p w14:paraId="64C42B66"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Dewi Kania, D., Artanti Arubusman, D., &amp; Sari, M. (2018). </w:t>
      </w:r>
      <w:r w:rsidRPr="006412EE">
        <w:rPr>
          <w:i/>
          <w:iCs/>
          <w:noProof/>
          <w:szCs w:val="24"/>
        </w:rPr>
        <w:t>Etika Profesi Penerbangan Berbasis Virtue Ethics di Indonesia Aviation Professional Ethics based on Virtue Ethics Approach in Indonesia</w:t>
      </w:r>
      <w:r w:rsidRPr="006412EE">
        <w:rPr>
          <w:noProof/>
          <w:szCs w:val="24"/>
        </w:rPr>
        <w:t xml:space="preserve">. </w:t>
      </w:r>
      <w:r w:rsidRPr="006412EE">
        <w:rPr>
          <w:i/>
          <w:iCs/>
          <w:noProof/>
          <w:szCs w:val="24"/>
        </w:rPr>
        <w:t>05</w:t>
      </w:r>
      <w:r w:rsidRPr="006412EE">
        <w:rPr>
          <w:noProof/>
          <w:szCs w:val="24"/>
        </w:rPr>
        <w:t>(03). http://ejournal.stmt-trisakti.ac.id/index.php/jmtranslog</w:t>
      </w:r>
    </w:p>
    <w:p w14:paraId="54C1D094"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lastRenderedPageBreak/>
        <w:t xml:space="preserve">Ekawati, A. D., Ningsih, S. K., Suwartini, Y., &amp; C. Wenno, E. (2021). Penulisan Systematic Literature Review (Slr) Pada Jurnal Terindeks. </w:t>
      </w:r>
      <w:r w:rsidRPr="006412EE">
        <w:rPr>
          <w:i/>
          <w:iCs/>
          <w:noProof/>
          <w:szCs w:val="24"/>
        </w:rPr>
        <w:t>Abdi Dosen : Jurnal Pengabdian Pada Masyarakat</w:t>
      </w:r>
      <w:r w:rsidRPr="006412EE">
        <w:rPr>
          <w:noProof/>
          <w:szCs w:val="24"/>
        </w:rPr>
        <w:t xml:space="preserve">, </w:t>
      </w:r>
      <w:r w:rsidRPr="006412EE">
        <w:rPr>
          <w:i/>
          <w:iCs/>
          <w:noProof/>
          <w:szCs w:val="24"/>
        </w:rPr>
        <w:t>5</w:t>
      </w:r>
      <w:r w:rsidRPr="006412EE">
        <w:rPr>
          <w:noProof/>
          <w:szCs w:val="24"/>
        </w:rPr>
        <w:t>(4), 645. https://doi.org/10.32832/abdidos.v5i4.1039</w:t>
      </w:r>
    </w:p>
    <w:p w14:paraId="2A6BA684"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Hutabarat, P. J., Nasution, J. A., &amp; Gea, I. (2023). Etika Kepemimpinan Dalam Organisasi. </w:t>
      </w:r>
      <w:r w:rsidRPr="006412EE">
        <w:rPr>
          <w:i/>
          <w:iCs/>
          <w:noProof/>
          <w:szCs w:val="24"/>
        </w:rPr>
        <w:t>Jurnal Pendidikan Sosial Dan Humaniora</w:t>
      </w:r>
      <w:r w:rsidRPr="006412EE">
        <w:rPr>
          <w:noProof/>
          <w:szCs w:val="24"/>
        </w:rPr>
        <w:t xml:space="preserve">, </w:t>
      </w:r>
      <w:r w:rsidRPr="006412EE">
        <w:rPr>
          <w:i/>
          <w:iCs/>
          <w:noProof/>
          <w:szCs w:val="24"/>
        </w:rPr>
        <w:t>2</w:t>
      </w:r>
      <w:r w:rsidRPr="006412EE">
        <w:rPr>
          <w:noProof/>
          <w:szCs w:val="24"/>
        </w:rPr>
        <w:t>(2), 1035–1043.</w:t>
      </w:r>
    </w:p>
    <w:p w14:paraId="7EDFED3E"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Isnanto, S. H. (2021). Improving Employee Job Satisfaction in Aviation Industry Samto. </w:t>
      </w:r>
      <w:r w:rsidRPr="006412EE">
        <w:rPr>
          <w:i/>
          <w:iCs/>
          <w:noProof/>
          <w:szCs w:val="24"/>
        </w:rPr>
        <w:t>Angkasa: Jurnal Ilmiah Bidang Teknologi</w:t>
      </w:r>
      <w:r w:rsidRPr="006412EE">
        <w:rPr>
          <w:noProof/>
          <w:szCs w:val="24"/>
        </w:rPr>
        <w:t xml:space="preserve">, </w:t>
      </w:r>
      <w:r w:rsidRPr="006412EE">
        <w:rPr>
          <w:i/>
          <w:iCs/>
          <w:noProof/>
          <w:szCs w:val="24"/>
        </w:rPr>
        <w:t>13</w:t>
      </w:r>
      <w:r w:rsidRPr="006412EE">
        <w:rPr>
          <w:noProof/>
          <w:szCs w:val="24"/>
        </w:rPr>
        <w:t>(2), 163–170. https://doi.org/10.28989/angkasa.v13i2.1093</w:t>
      </w:r>
    </w:p>
    <w:p w14:paraId="6F9D54D0"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Jispendiora, J., No, V., Karakter, P., Sekolah, D. I., Norlita, D., Nageta, P. W., &amp; Faradhila, S. A. (2023). SYSTEMATIC LITERATURE REVIEW ( SLR ) : Pendidikan Karakter di Sekolah Dasar. </w:t>
      </w:r>
      <w:r w:rsidRPr="006412EE">
        <w:rPr>
          <w:i/>
          <w:iCs/>
          <w:noProof/>
          <w:szCs w:val="24"/>
        </w:rPr>
        <w:t>Jurnal Ilmu Sosial, Pendidikan, Dan Humaniora</w:t>
      </w:r>
      <w:r w:rsidRPr="006412EE">
        <w:rPr>
          <w:noProof/>
          <w:szCs w:val="24"/>
        </w:rPr>
        <w:t xml:space="preserve">, </w:t>
      </w:r>
      <w:r w:rsidRPr="006412EE">
        <w:rPr>
          <w:i/>
          <w:iCs/>
          <w:noProof/>
          <w:szCs w:val="24"/>
        </w:rPr>
        <w:t>2</w:t>
      </w:r>
      <w:r w:rsidRPr="006412EE">
        <w:rPr>
          <w:noProof/>
          <w:szCs w:val="24"/>
        </w:rPr>
        <w:t>(1), 209–219.</w:t>
      </w:r>
    </w:p>
    <w:p w14:paraId="01CBA1FB"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Lee, K., &amp; Wang, H. (2019). Promoting Ethical Behavior in Aviation Organizations: A Systematic Review. </w:t>
      </w:r>
      <w:r w:rsidRPr="006412EE">
        <w:rPr>
          <w:i/>
          <w:iCs/>
          <w:noProof/>
          <w:szCs w:val="24"/>
        </w:rPr>
        <w:t>International Journal of Aviation Management</w:t>
      </w:r>
      <w:r w:rsidRPr="006412EE">
        <w:rPr>
          <w:noProof/>
          <w:szCs w:val="24"/>
        </w:rPr>
        <w:t>.</w:t>
      </w:r>
    </w:p>
    <w:p w14:paraId="7C11DBBE"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Metwally, D., Ruiz-Palomino, P., Metwally, M., &amp; Gartzia, L. (2019). How Ethical Leadership Shapes Employees’ Readiness to Change: The Mediating Role of an Organizational Culture of Effectiveness. </w:t>
      </w:r>
      <w:r w:rsidRPr="006412EE">
        <w:rPr>
          <w:i/>
          <w:iCs/>
          <w:noProof/>
          <w:szCs w:val="24"/>
        </w:rPr>
        <w:t>Frontiers in Psychology</w:t>
      </w:r>
      <w:r w:rsidRPr="006412EE">
        <w:rPr>
          <w:noProof/>
          <w:szCs w:val="24"/>
        </w:rPr>
        <w:t xml:space="preserve">, </w:t>
      </w:r>
      <w:r w:rsidRPr="006412EE">
        <w:rPr>
          <w:i/>
          <w:iCs/>
          <w:noProof/>
          <w:szCs w:val="24"/>
        </w:rPr>
        <w:t>10</w:t>
      </w:r>
      <w:r w:rsidRPr="006412EE">
        <w:rPr>
          <w:noProof/>
          <w:szCs w:val="24"/>
        </w:rPr>
        <w:t>(November), 1–18. https://doi.org/10.3389/fpsyg.2019.02493</w:t>
      </w:r>
    </w:p>
    <w:p w14:paraId="542805C1"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Pahrudin, C., Marina, S., &amp; Agusinta, L. (2018). Kepemimpinan Etis, Karakteristik Pekerjaan, dan Kepuasan Kerja Karyawan Maskapai Penerbangan. </w:t>
      </w:r>
      <w:r w:rsidRPr="006412EE">
        <w:rPr>
          <w:i/>
          <w:iCs/>
          <w:noProof/>
          <w:szCs w:val="24"/>
        </w:rPr>
        <w:t>Jurnal Manajemen Transportasi &amp; Logistik</w:t>
      </w:r>
      <w:r w:rsidRPr="006412EE">
        <w:rPr>
          <w:noProof/>
          <w:szCs w:val="24"/>
        </w:rPr>
        <w:t xml:space="preserve">, </w:t>
      </w:r>
      <w:r w:rsidRPr="006412EE">
        <w:rPr>
          <w:i/>
          <w:iCs/>
          <w:noProof/>
          <w:szCs w:val="24"/>
        </w:rPr>
        <w:t>5</w:t>
      </w:r>
      <w:r w:rsidRPr="006412EE">
        <w:rPr>
          <w:noProof/>
          <w:szCs w:val="24"/>
        </w:rPr>
        <w:t>(2), 117–128.</w:t>
      </w:r>
    </w:p>
    <w:p w14:paraId="1E71A617"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Philippe, M. (2019). </w:t>
      </w:r>
      <w:r w:rsidRPr="006412EE">
        <w:rPr>
          <w:i/>
          <w:iCs/>
          <w:noProof/>
          <w:szCs w:val="24"/>
        </w:rPr>
        <w:t>Leadership and Organization in the Aviation</w:t>
      </w:r>
      <w:r w:rsidRPr="006412EE">
        <w:rPr>
          <w:noProof/>
          <w:szCs w:val="24"/>
        </w:rPr>
        <w:t>.</w:t>
      </w:r>
    </w:p>
    <w:p w14:paraId="08FD8631"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Pratiwi Junaidi, R., Agustina, F., Abbas Sastrodiputro, M., Isa Anshori, M., Trunojoyo Madura Alamat, U., Raya Telang, J., Box, P., Kamal, K., &amp; Jawa Timur, B. (2023). Implementasi Etika Kepemimpinan dan Kepemimpinan Tranformasional Pada Kinerja Karyawan (Studi Literatur). </w:t>
      </w:r>
      <w:r w:rsidRPr="006412EE">
        <w:rPr>
          <w:i/>
          <w:iCs/>
          <w:noProof/>
          <w:szCs w:val="24"/>
        </w:rPr>
        <w:t>Jurnal Riset Manajemen Dan Ekonomi</w:t>
      </w:r>
      <w:r w:rsidRPr="006412EE">
        <w:rPr>
          <w:noProof/>
          <w:szCs w:val="24"/>
        </w:rPr>
        <w:t xml:space="preserve">, </w:t>
      </w:r>
      <w:r w:rsidRPr="006412EE">
        <w:rPr>
          <w:i/>
          <w:iCs/>
          <w:noProof/>
          <w:szCs w:val="24"/>
        </w:rPr>
        <w:t>1</w:t>
      </w:r>
      <w:r w:rsidRPr="006412EE">
        <w:rPr>
          <w:noProof/>
          <w:szCs w:val="24"/>
        </w:rPr>
        <w:t>(3), 282–304. https://doi.org/10.54066/jrime-itb.v1i3.464</w:t>
      </w:r>
    </w:p>
    <w:p w14:paraId="0111C45F"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Raden Soebiartika, &amp; Ida Rindaningsih. (2023). Systematic Literature Review (SLR): Implementasi Sistim Kompensasi dan Penghargaan Terhadap Kinerja Guru SD Muhammadiyah Sidoarjo. </w:t>
      </w:r>
      <w:r w:rsidRPr="006412EE">
        <w:rPr>
          <w:i/>
          <w:iCs/>
          <w:noProof/>
          <w:szCs w:val="24"/>
        </w:rPr>
        <w:t>MAMEN: Jurnal Manajemen</w:t>
      </w:r>
      <w:r w:rsidRPr="006412EE">
        <w:rPr>
          <w:noProof/>
          <w:szCs w:val="24"/>
        </w:rPr>
        <w:t xml:space="preserve">, </w:t>
      </w:r>
      <w:r w:rsidRPr="006412EE">
        <w:rPr>
          <w:i/>
          <w:iCs/>
          <w:noProof/>
          <w:szCs w:val="24"/>
        </w:rPr>
        <w:t>2</w:t>
      </w:r>
      <w:r w:rsidRPr="006412EE">
        <w:rPr>
          <w:noProof/>
          <w:szCs w:val="24"/>
        </w:rPr>
        <w:t>(1), 171–185. https://doi.org/10.55123/mamen.v2i1.1630</w:t>
      </w:r>
    </w:p>
    <w:p w14:paraId="21A71754"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Rakhma, M. T., &amp; Yulianita, N. (2022). </w:t>
      </w:r>
      <w:r w:rsidRPr="006412EE">
        <w:rPr>
          <w:i/>
          <w:iCs/>
          <w:noProof/>
          <w:szCs w:val="24"/>
        </w:rPr>
        <w:t>GAYA KEPEMIMPINAN DALAM DILEMA ETIS : TINJAUAN LITERATUR GAYA KOMUNIKASI KEPEMIMPINAN LEADERSHIP STYLES IN ETHICAL DILEMMAS : LITERATURE REVIEW ON LEADERSHIP COMMUNICATION STYLE</w:t>
      </w:r>
      <w:r w:rsidRPr="006412EE">
        <w:rPr>
          <w:noProof/>
          <w:szCs w:val="24"/>
        </w:rPr>
        <w:t xml:space="preserve">. </w:t>
      </w:r>
      <w:r w:rsidRPr="006412EE">
        <w:rPr>
          <w:i/>
          <w:iCs/>
          <w:noProof/>
          <w:szCs w:val="24"/>
        </w:rPr>
        <w:t>6</w:t>
      </w:r>
      <w:r w:rsidRPr="006412EE">
        <w:rPr>
          <w:noProof/>
          <w:szCs w:val="24"/>
        </w:rPr>
        <w:t>.</w:t>
      </w:r>
    </w:p>
    <w:p w14:paraId="2236A871" w14:textId="77777777" w:rsidR="006412EE" w:rsidRPr="006412EE" w:rsidRDefault="006412EE" w:rsidP="006412EE">
      <w:pPr>
        <w:widowControl w:val="0"/>
        <w:autoSpaceDE w:val="0"/>
        <w:autoSpaceDN w:val="0"/>
        <w:adjustRightInd w:val="0"/>
        <w:ind w:left="480" w:hanging="480"/>
        <w:rPr>
          <w:noProof/>
          <w:szCs w:val="24"/>
        </w:rPr>
      </w:pPr>
      <w:r w:rsidRPr="006412EE">
        <w:rPr>
          <w:noProof/>
          <w:szCs w:val="24"/>
        </w:rPr>
        <w:t xml:space="preserve">Seuring, S., Yawar, S. A., Land, A., Khalid, R. U., &amp; Sauer, P. C. (2021). The application of theory in literature reviews – illustrated with examples from supply chain management. </w:t>
      </w:r>
      <w:r w:rsidRPr="006412EE">
        <w:rPr>
          <w:i/>
          <w:iCs/>
          <w:noProof/>
          <w:szCs w:val="24"/>
        </w:rPr>
        <w:t>International Journal of Operations and Production Management</w:t>
      </w:r>
      <w:r w:rsidRPr="006412EE">
        <w:rPr>
          <w:noProof/>
          <w:szCs w:val="24"/>
        </w:rPr>
        <w:t xml:space="preserve">, </w:t>
      </w:r>
      <w:r w:rsidRPr="006412EE">
        <w:rPr>
          <w:i/>
          <w:iCs/>
          <w:noProof/>
          <w:szCs w:val="24"/>
        </w:rPr>
        <w:t>41</w:t>
      </w:r>
      <w:r w:rsidRPr="006412EE">
        <w:rPr>
          <w:noProof/>
          <w:szCs w:val="24"/>
        </w:rPr>
        <w:t>(1), 1–20. https://doi.org/10.1108/IJOPM-04-2020-0247</w:t>
      </w:r>
    </w:p>
    <w:p w14:paraId="25E8BB80" w14:textId="77777777" w:rsidR="006412EE" w:rsidRPr="006412EE" w:rsidRDefault="006412EE" w:rsidP="006412EE">
      <w:pPr>
        <w:widowControl w:val="0"/>
        <w:autoSpaceDE w:val="0"/>
        <w:autoSpaceDN w:val="0"/>
        <w:adjustRightInd w:val="0"/>
        <w:ind w:left="480" w:hanging="480"/>
        <w:rPr>
          <w:noProof/>
        </w:rPr>
      </w:pPr>
      <w:r w:rsidRPr="006412EE">
        <w:rPr>
          <w:noProof/>
          <w:szCs w:val="24"/>
        </w:rPr>
        <w:t xml:space="preserve">Triandini, E., Jayanatha, S., Indrawan, A., Werla Putra, G., &amp; Iswara, B. (2019). Metode Systematic Literature Review untuk Identifikasi Platform dan Metode Pengembangan Sistem Informasi di Indonesia. </w:t>
      </w:r>
      <w:r w:rsidRPr="006412EE">
        <w:rPr>
          <w:i/>
          <w:iCs/>
          <w:noProof/>
          <w:szCs w:val="24"/>
        </w:rPr>
        <w:t>Indonesian Journal of Information Systems</w:t>
      </w:r>
      <w:r w:rsidRPr="006412EE">
        <w:rPr>
          <w:noProof/>
          <w:szCs w:val="24"/>
        </w:rPr>
        <w:t xml:space="preserve">, </w:t>
      </w:r>
      <w:r w:rsidRPr="006412EE">
        <w:rPr>
          <w:i/>
          <w:iCs/>
          <w:noProof/>
          <w:szCs w:val="24"/>
        </w:rPr>
        <w:t>1</w:t>
      </w:r>
      <w:r w:rsidRPr="006412EE">
        <w:rPr>
          <w:noProof/>
          <w:szCs w:val="24"/>
        </w:rPr>
        <w:t>(2), 63. https://doi.org/10.24002/ijis.v1i2.1916</w:t>
      </w:r>
    </w:p>
    <w:p w14:paraId="0B25C735" w14:textId="5B6218B0" w:rsidR="00A903F0" w:rsidRDefault="00A055C6">
      <w:r>
        <w:fldChar w:fldCharType="end"/>
      </w:r>
    </w:p>
    <w:p w14:paraId="4357F221" w14:textId="77777777" w:rsidR="00A903F0" w:rsidRDefault="00A903F0">
      <w:pPr>
        <w:pBdr>
          <w:top w:val="nil"/>
          <w:left w:val="nil"/>
          <w:bottom w:val="nil"/>
          <w:right w:val="nil"/>
          <w:between w:val="nil"/>
        </w:pBdr>
        <w:ind w:left="720"/>
        <w:rPr>
          <w:color w:val="000000"/>
          <w:sz w:val="24"/>
          <w:szCs w:val="24"/>
        </w:rPr>
      </w:pPr>
    </w:p>
    <w:sectPr w:rsidR="00A903F0">
      <w:headerReference w:type="default" r:id="rId14"/>
      <w:pgSz w:w="11907" w:h="16840"/>
      <w:pgMar w:top="1701" w:right="1418" w:bottom="1418" w:left="1418" w:header="851" w:footer="1134"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7C1B8" w14:textId="77777777" w:rsidR="00063CFB" w:rsidRDefault="00063CFB">
      <w:r>
        <w:separator/>
      </w:r>
    </w:p>
  </w:endnote>
  <w:endnote w:type="continuationSeparator" w:id="0">
    <w:p w14:paraId="46F4FCBC" w14:textId="77777777" w:rsidR="00063CFB" w:rsidRDefault="00063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UI 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3E6FC" w14:textId="62F5808C" w:rsidR="00552380" w:rsidRPr="00FA1351" w:rsidRDefault="00552380" w:rsidP="00552380">
    <w:pPr>
      <w:pStyle w:val="Footer"/>
      <w:framePr w:wrap="around"/>
    </w:pPr>
    <w:r w:rsidRPr="00FA1351">
      <w:rPr>
        <w:color w:val="000000" w:themeColor="text1"/>
        <w:szCs w:val="20"/>
        <w:lang w:val="en-ID"/>
      </w:rPr>
      <w:t xml:space="preserve">Aviation Business and Operation </w:t>
    </w:r>
    <w:r w:rsidRPr="00FA1351">
      <w:rPr>
        <w:color w:val="000000" w:themeColor="text1"/>
        <w:szCs w:val="20"/>
      </w:rPr>
      <w:t>J</w:t>
    </w:r>
    <w:r w:rsidRPr="00FA1351">
      <w:rPr>
        <w:color w:val="000000" w:themeColor="text1"/>
        <w:szCs w:val="20"/>
        <w:lang w:val="en-ID"/>
      </w:rPr>
      <w:t>o</w:t>
    </w:r>
    <w:r w:rsidRPr="00FA1351">
      <w:rPr>
        <w:color w:val="000000" w:themeColor="text1"/>
        <w:szCs w:val="20"/>
      </w:rPr>
      <w:t xml:space="preserve">urnal – </w:t>
    </w:r>
    <w:r w:rsidRPr="00FA1351">
      <w:rPr>
        <w:color w:val="000000" w:themeColor="text1"/>
        <w:szCs w:val="20"/>
      </w:rPr>
      <w:fldChar w:fldCharType="begin"/>
    </w:r>
    <w:r w:rsidRPr="00FA1351">
      <w:rPr>
        <w:color w:val="000000" w:themeColor="text1"/>
        <w:szCs w:val="20"/>
      </w:rPr>
      <w:instrText>PAGE</w:instrText>
    </w:r>
    <w:r w:rsidRPr="00FA1351">
      <w:rPr>
        <w:color w:val="000000" w:themeColor="text1"/>
        <w:szCs w:val="20"/>
      </w:rPr>
      <w:fldChar w:fldCharType="separate"/>
    </w:r>
    <w:r>
      <w:rPr>
        <w:noProof/>
        <w:color w:val="000000" w:themeColor="text1"/>
        <w:szCs w:val="20"/>
      </w:rPr>
      <w:t>74</w:t>
    </w:r>
    <w:r w:rsidRPr="00FA1351">
      <w:rPr>
        <w:color w:val="000000" w:themeColor="text1"/>
        <w:szCs w:val="20"/>
      </w:rPr>
      <w:fldChar w:fldCharType="end"/>
    </w:r>
  </w:p>
  <w:p w14:paraId="07261A28" w14:textId="77777777" w:rsidR="00552380" w:rsidRDefault="00552380">
    <w:pPr>
      <w:pStyle w:val="Footer"/>
      <w:framePr w:wrap="around"/>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E4F056" w14:textId="241D2378" w:rsidR="00552380" w:rsidRPr="00FA1351" w:rsidRDefault="00552380" w:rsidP="00552380">
    <w:pPr>
      <w:pStyle w:val="Footer"/>
      <w:framePr w:wrap="around"/>
    </w:pPr>
    <w:r w:rsidRPr="00FA1351">
      <w:rPr>
        <w:color w:val="000000" w:themeColor="text1"/>
        <w:szCs w:val="20"/>
        <w:lang w:val="en-ID"/>
      </w:rPr>
      <w:t xml:space="preserve">Aviation Business and Operation </w:t>
    </w:r>
    <w:r w:rsidRPr="00FA1351">
      <w:rPr>
        <w:color w:val="000000" w:themeColor="text1"/>
        <w:szCs w:val="20"/>
      </w:rPr>
      <w:t>J</w:t>
    </w:r>
    <w:r w:rsidRPr="00FA1351">
      <w:rPr>
        <w:color w:val="000000" w:themeColor="text1"/>
        <w:szCs w:val="20"/>
        <w:lang w:val="en-ID"/>
      </w:rPr>
      <w:t>o</w:t>
    </w:r>
    <w:r w:rsidRPr="00FA1351">
      <w:rPr>
        <w:color w:val="000000" w:themeColor="text1"/>
        <w:szCs w:val="20"/>
      </w:rPr>
      <w:t xml:space="preserve">urnal – </w:t>
    </w:r>
    <w:r w:rsidRPr="00FA1351">
      <w:rPr>
        <w:color w:val="000000" w:themeColor="text1"/>
        <w:szCs w:val="20"/>
      </w:rPr>
      <w:fldChar w:fldCharType="begin"/>
    </w:r>
    <w:r w:rsidRPr="00FA1351">
      <w:rPr>
        <w:color w:val="000000" w:themeColor="text1"/>
        <w:szCs w:val="20"/>
      </w:rPr>
      <w:instrText>PAGE</w:instrText>
    </w:r>
    <w:r w:rsidRPr="00FA1351">
      <w:rPr>
        <w:color w:val="000000" w:themeColor="text1"/>
        <w:szCs w:val="20"/>
      </w:rPr>
      <w:fldChar w:fldCharType="separate"/>
    </w:r>
    <w:r>
      <w:rPr>
        <w:noProof/>
        <w:color w:val="000000" w:themeColor="text1"/>
        <w:szCs w:val="20"/>
      </w:rPr>
      <w:t>75</w:t>
    </w:r>
    <w:r w:rsidRPr="00FA1351">
      <w:rPr>
        <w:color w:val="000000" w:themeColor="text1"/>
        <w:szCs w:val="20"/>
      </w:rPr>
      <w:fldChar w:fldCharType="end"/>
    </w:r>
  </w:p>
  <w:p w14:paraId="3746C5DE" w14:textId="77777777" w:rsidR="00552380" w:rsidRPr="00552380" w:rsidRDefault="00552380" w:rsidP="00552380">
    <w:pPr>
      <w:pStyle w:val="Footer"/>
      <w:framePr w:wrap="aroun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93F301" w14:textId="77777777" w:rsidR="00063CFB" w:rsidRDefault="00063CFB">
      <w:r>
        <w:separator/>
      </w:r>
    </w:p>
  </w:footnote>
  <w:footnote w:type="continuationSeparator" w:id="0">
    <w:p w14:paraId="4FF48EE0" w14:textId="77777777" w:rsidR="00063CFB" w:rsidRDefault="00063CF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63FBC" w14:textId="6E32FE35" w:rsidR="007B03D3" w:rsidRPr="00552380" w:rsidRDefault="00A21CFD" w:rsidP="00552380">
    <w:pPr>
      <w:pBdr>
        <w:top w:val="nil"/>
        <w:left w:val="nil"/>
        <w:bottom w:val="nil"/>
        <w:right w:val="nil"/>
        <w:between w:val="nil"/>
      </w:pBdr>
      <w:tabs>
        <w:tab w:val="right" w:pos="9072"/>
      </w:tabs>
      <w:jc w:val="center"/>
      <w:rPr>
        <w:color w:val="000000"/>
        <w:sz w:val="20"/>
        <w:szCs w:val="20"/>
      </w:rPr>
    </w:pPr>
    <w:r>
      <w:rPr>
        <w:color w:val="000000"/>
        <w:sz w:val="20"/>
        <w:szCs w:val="20"/>
        <w:lang w:val="en-US"/>
      </w:rPr>
      <w:t>Muhammad Rafli Krisman</w:t>
    </w:r>
    <w:r w:rsidR="00552380">
      <w:rPr>
        <w:color w:val="000000"/>
        <w:sz w:val="20"/>
        <w:szCs w:val="20"/>
      </w:rPr>
      <w:t>,</w:t>
    </w:r>
    <w:r w:rsidR="00552380" w:rsidRPr="00552380">
      <w:rPr>
        <w:color w:val="000000"/>
        <w:sz w:val="20"/>
        <w:szCs w:val="20"/>
      </w:rPr>
      <w:t xml:space="preserve"> Rany Adiliawijaya Putriekapuj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862EB" w14:textId="77777777" w:rsidR="00552380" w:rsidRPr="00FA1351" w:rsidRDefault="00552380" w:rsidP="00552380">
    <w:pPr>
      <w:pBdr>
        <w:top w:val="nil"/>
        <w:left w:val="nil"/>
        <w:bottom w:val="nil"/>
        <w:right w:val="nil"/>
        <w:between w:val="nil"/>
      </w:pBdr>
      <w:tabs>
        <w:tab w:val="right" w:pos="9072"/>
      </w:tabs>
      <w:rPr>
        <w:b/>
        <w:color w:val="000000"/>
        <w:sz w:val="20"/>
        <w:szCs w:val="20"/>
      </w:rPr>
    </w:pPr>
    <w:r w:rsidRPr="00FA1351">
      <w:rPr>
        <w:b/>
        <w:bCs/>
        <w:color w:val="548DD4" w:themeColor="text2" w:themeTint="99"/>
        <w:sz w:val="20"/>
        <w:szCs w:val="20"/>
        <w:lang w:val="en-ID"/>
      </w:rPr>
      <w:t xml:space="preserve">Aviation Business and Operations </w:t>
    </w:r>
    <w:proofErr w:type="gramStart"/>
    <w:r w:rsidRPr="00FA1351">
      <w:rPr>
        <w:b/>
        <w:bCs/>
        <w:color w:val="548DD4" w:themeColor="text2" w:themeTint="99"/>
        <w:sz w:val="20"/>
        <w:szCs w:val="20"/>
      </w:rPr>
      <w:t>J</w:t>
    </w:r>
    <w:r w:rsidRPr="00FA1351">
      <w:rPr>
        <w:b/>
        <w:bCs/>
        <w:color w:val="548DD4" w:themeColor="text2" w:themeTint="99"/>
        <w:sz w:val="20"/>
        <w:szCs w:val="20"/>
        <w:lang w:val="en-ID"/>
      </w:rPr>
      <w:t>o</w:t>
    </w:r>
    <w:r w:rsidRPr="00FA1351">
      <w:rPr>
        <w:b/>
        <w:bCs/>
        <w:color w:val="548DD4" w:themeColor="text2" w:themeTint="99"/>
        <w:sz w:val="20"/>
        <w:szCs w:val="20"/>
      </w:rPr>
      <w:t>urnal</w:t>
    </w:r>
    <w:r w:rsidRPr="00FA1351">
      <w:rPr>
        <w:b/>
        <w:color w:val="548DD4" w:themeColor="text2" w:themeTint="99"/>
        <w:sz w:val="20"/>
        <w:szCs w:val="20"/>
      </w:rPr>
      <w:t xml:space="preserve"> </w:t>
    </w:r>
    <w:r w:rsidRPr="00FA1351">
      <w:rPr>
        <w:color w:val="548DD4" w:themeColor="text2" w:themeTint="99"/>
        <w:sz w:val="20"/>
        <w:szCs w:val="20"/>
      </w:rPr>
      <w:t xml:space="preserve"> </w:t>
    </w:r>
    <w:r w:rsidRPr="00FA1351">
      <w:rPr>
        <w:i/>
        <w:color w:val="000000"/>
        <w:sz w:val="20"/>
        <w:szCs w:val="20"/>
      </w:rPr>
      <w:tab/>
    </w:r>
    <w:proofErr w:type="gramEnd"/>
    <w:r w:rsidRPr="00FA1351">
      <w:rPr>
        <w:color w:val="000000"/>
        <w:sz w:val="20"/>
        <w:szCs w:val="20"/>
      </w:rPr>
      <w:t xml:space="preserve">| Vol. 2 | No.  1 | Juli 2024  </w:t>
    </w:r>
  </w:p>
  <w:p w14:paraId="1AE79256" w14:textId="7A96CF28" w:rsidR="00552380" w:rsidRPr="00FA1351" w:rsidRDefault="00552380" w:rsidP="00552380">
    <w:pPr>
      <w:pStyle w:val="Header"/>
      <w:rPr>
        <w:szCs w:val="20"/>
      </w:rPr>
    </w:pPr>
    <w:r w:rsidRPr="00FA1351">
      <w:rPr>
        <w:color w:val="000000"/>
        <w:szCs w:val="20"/>
      </w:rPr>
      <w:t>DOI : https://doi.org/10.</w:t>
    </w:r>
    <w:r w:rsidRPr="00FA1351">
      <w:rPr>
        <w:color w:val="000000"/>
        <w:szCs w:val="20"/>
        <w:lang w:val="en-US"/>
      </w:rPr>
      <w:t>54147</w:t>
    </w:r>
    <w:r w:rsidRPr="00FA1351">
      <w:rPr>
        <w:color w:val="000000"/>
        <w:szCs w:val="20"/>
      </w:rPr>
      <w:t>/</w:t>
    </w:r>
    <w:r w:rsidRPr="00FA1351">
      <w:rPr>
        <w:color w:val="000000"/>
        <w:szCs w:val="20"/>
        <w:lang w:val="en-US"/>
      </w:rPr>
      <w:t>aboj</w:t>
    </w:r>
    <w:r w:rsidRPr="00FA1351">
      <w:rPr>
        <w:color w:val="000000"/>
        <w:szCs w:val="20"/>
      </w:rPr>
      <w:t>.</w:t>
    </w:r>
    <w:r w:rsidRPr="00FA1351">
      <w:rPr>
        <w:szCs w:val="20"/>
      </w:rPr>
      <w:t xml:space="preserve"> </w:t>
    </w:r>
    <w:r w:rsidRPr="00FA1351">
      <w:rPr>
        <w:color w:val="000000"/>
        <w:szCs w:val="20"/>
        <w:lang w:val="en-US"/>
      </w:rPr>
      <w:t>v2i01.</w:t>
    </w:r>
    <w:r>
      <w:rPr>
        <w:color w:val="000000"/>
        <w:szCs w:val="20"/>
      </w:rPr>
      <w:t>11</w:t>
    </w:r>
    <w:r>
      <w:rPr>
        <w:color w:val="000000"/>
        <w:szCs w:val="20"/>
      </w:rPr>
      <w:t>3</w:t>
    </w:r>
    <w:r>
      <w:rPr>
        <w:color w:val="000000"/>
        <w:szCs w:val="20"/>
      </w:rPr>
      <w:t>8</w:t>
    </w:r>
    <w:r w:rsidRPr="00FA1351">
      <w:rPr>
        <w:color w:val="000000"/>
        <w:szCs w:val="20"/>
      </w:rPr>
      <w:tab/>
    </w:r>
    <w:r>
      <w:rPr>
        <w:color w:val="000000"/>
        <w:szCs w:val="20"/>
      </w:rPr>
      <w:t xml:space="preserve">                                                     Halaman </w:t>
    </w:r>
    <w:r>
      <w:rPr>
        <w:color w:val="000000"/>
        <w:szCs w:val="20"/>
      </w:rPr>
      <w:t>67</w:t>
    </w:r>
    <w:r>
      <w:rPr>
        <w:color w:val="000000"/>
        <w:szCs w:val="20"/>
      </w:rPr>
      <w:t xml:space="preserve"> - </w:t>
    </w:r>
    <w:r>
      <w:rPr>
        <w:color w:val="000000"/>
        <w:szCs w:val="20"/>
      </w:rPr>
      <w:t>75</w:t>
    </w:r>
  </w:p>
  <w:p w14:paraId="7AD3B13F" w14:textId="7C3B93F7" w:rsidR="007B03D3" w:rsidRPr="00552380" w:rsidRDefault="007B03D3" w:rsidP="0055238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142679" w14:textId="77777777" w:rsidR="00552380" w:rsidRPr="003F6314" w:rsidRDefault="00552380">
    <w:pPr>
      <w:pBdr>
        <w:top w:val="nil"/>
        <w:left w:val="nil"/>
        <w:bottom w:val="nil"/>
        <w:right w:val="nil"/>
        <w:between w:val="nil"/>
      </w:pBdr>
      <w:tabs>
        <w:tab w:val="right" w:pos="9072"/>
      </w:tabs>
      <w:jc w:val="center"/>
      <w:rPr>
        <w:color w:val="000000"/>
        <w:sz w:val="20"/>
        <w:szCs w:val="20"/>
        <w:lang w:val="en-US"/>
      </w:rPr>
    </w:pPr>
    <w:r w:rsidRPr="002F5945">
      <w:rPr>
        <w:i/>
        <w:color w:val="000000"/>
        <w:sz w:val="20"/>
        <w:szCs w:val="20"/>
      </w:rPr>
      <w:t>Sistematic Literature Review</w:t>
    </w:r>
    <w:r w:rsidRPr="007E5572">
      <w:rPr>
        <w:color w:val="000000"/>
        <w:sz w:val="20"/>
        <w:szCs w:val="20"/>
      </w:rPr>
      <w:t xml:space="preserve">: </w:t>
    </w:r>
    <w:r>
      <w:rPr>
        <w:color w:val="000000"/>
        <w:sz w:val="20"/>
        <w:szCs w:val="20"/>
        <w:lang w:val="en-US"/>
      </w:rPr>
      <w:t>Etika Kepemimpinan Pada Industri Penerbanga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167BB"/>
    <w:multiLevelType w:val="hybridMultilevel"/>
    <w:tmpl w:val="6B24B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C23A7"/>
    <w:multiLevelType w:val="hybridMultilevel"/>
    <w:tmpl w:val="6FFEEC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A364D"/>
    <w:multiLevelType w:val="hybridMultilevel"/>
    <w:tmpl w:val="35C091B6"/>
    <w:lvl w:ilvl="0" w:tplc="12743A7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13F7321B"/>
    <w:multiLevelType w:val="hybridMultilevel"/>
    <w:tmpl w:val="CD7211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E56DD"/>
    <w:multiLevelType w:val="hybridMultilevel"/>
    <w:tmpl w:val="3448350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AA2B8D"/>
    <w:multiLevelType w:val="multilevel"/>
    <w:tmpl w:val="3FBA555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5EB2B27"/>
    <w:multiLevelType w:val="hybridMultilevel"/>
    <w:tmpl w:val="1C0AFE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DF0E05"/>
    <w:multiLevelType w:val="multilevel"/>
    <w:tmpl w:val="F9583F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5D071855"/>
    <w:multiLevelType w:val="multilevel"/>
    <w:tmpl w:val="7D489556"/>
    <w:lvl w:ilvl="0">
      <w:start w:val="1"/>
      <w:numFmt w:val="lowerLetter"/>
      <w:lvlText w:val="%1."/>
      <w:lvlJc w:val="left"/>
      <w:pPr>
        <w:tabs>
          <w:tab w:val="num" w:pos="720"/>
        </w:tabs>
        <w:ind w:left="720" w:hanging="360"/>
      </w:pPr>
      <w:rPr>
        <w:rFonts w:ascii="Tahoma" w:eastAsia="Tahoma" w:hAnsi="Tahoma" w:cs="Tahom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38B6639"/>
    <w:multiLevelType w:val="hybridMultilevel"/>
    <w:tmpl w:val="D660D0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1215C2"/>
    <w:multiLevelType w:val="hybridMultilevel"/>
    <w:tmpl w:val="85E2A7F2"/>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36F09"/>
    <w:multiLevelType w:val="hybridMultilevel"/>
    <w:tmpl w:val="6600940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2"/>
  </w:num>
  <w:num w:numId="6">
    <w:abstractNumId w:val="9"/>
  </w:num>
  <w:num w:numId="7">
    <w:abstractNumId w:val="0"/>
  </w:num>
  <w:num w:numId="8">
    <w:abstractNumId w:val="11"/>
  </w:num>
  <w:num w:numId="9">
    <w:abstractNumId w:val="3"/>
  </w:num>
  <w:num w:numId="10">
    <w:abstractNumId w:val="1"/>
  </w:num>
  <w:num w:numId="11">
    <w:abstractNumId w:val="6"/>
  </w:num>
  <w:num w:numId="12">
    <w:abstractNumId w:val="8"/>
  </w:num>
  <w:num w:numId="13">
    <w:abstractNumId w:val="4"/>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3F0"/>
    <w:rsid w:val="000209AB"/>
    <w:rsid w:val="00063CFB"/>
    <w:rsid w:val="00094951"/>
    <w:rsid w:val="000B70A4"/>
    <w:rsid w:val="00161BF5"/>
    <w:rsid w:val="001E1EF5"/>
    <w:rsid w:val="002350CB"/>
    <w:rsid w:val="002B30DF"/>
    <w:rsid w:val="002B3111"/>
    <w:rsid w:val="002C4DC4"/>
    <w:rsid w:val="002F5945"/>
    <w:rsid w:val="002F616E"/>
    <w:rsid w:val="0036738E"/>
    <w:rsid w:val="0038187A"/>
    <w:rsid w:val="003845C2"/>
    <w:rsid w:val="00384F61"/>
    <w:rsid w:val="003C2CDA"/>
    <w:rsid w:val="003F46AE"/>
    <w:rsid w:val="003F6314"/>
    <w:rsid w:val="00425E69"/>
    <w:rsid w:val="00442711"/>
    <w:rsid w:val="00471F5D"/>
    <w:rsid w:val="004950A5"/>
    <w:rsid w:val="004D4FD3"/>
    <w:rsid w:val="00545CE9"/>
    <w:rsid w:val="005501FB"/>
    <w:rsid w:val="00552003"/>
    <w:rsid w:val="00552380"/>
    <w:rsid w:val="005A6EE9"/>
    <w:rsid w:val="005C28D7"/>
    <w:rsid w:val="005D5231"/>
    <w:rsid w:val="005F2C62"/>
    <w:rsid w:val="00634195"/>
    <w:rsid w:val="006412EE"/>
    <w:rsid w:val="00651228"/>
    <w:rsid w:val="00686EEF"/>
    <w:rsid w:val="006C7FD0"/>
    <w:rsid w:val="006D44D5"/>
    <w:rsid w:val="006D663C"/>
    <w:rsid w:val="006E2941"/>
    <w:rsid w:val="006E3E90"/>
    <w:rsid w:val="006E73EE"/>
    <w:rsid w:val="006F61B0"/>
    <w:rsid w:val="006F74E9"/>
    <w:rsid w:val="00722341"/>
    <w:rsid w:val="00771A1B"/>
    <w:rsid w:val="007B03D3"/>
    <w:rsid w:val="007C3343"/>
    <w:rsid w:val="007E5572"/>
    <w:rsid w:val="00802F98"/>
    <w:rsid w:val="008729BE"/>
    <w:rsid w:val="008F4450"/>
    <w:rsid w:val="00901148"/>
    <w:rsid w:val="009571A6"/>
    <w:rsid w:val="00966620"/>
    <w:rsid w:val="009F21E8"/>
    <w:rsid w:val="00A055C6"/>
    <w:rsid w:val="00A12A67"/>
    <w:rsid w:val="00A21CFD"/>
    <w:rsid w:val="00A42CB2"/>
    <w:rsid w:val="00A47038"/>
    <w:rsid w:val="00A903F0"/>
    <w:rsid w:val="00AB3C78"/>
    <w:rsid w:val="00AC214C"/>
    <w:rsid w:val="00AC729D"/>
    <w:rsid w:val="00AE423D"/>
    <w:rsid w:val="00B63C03"/>
    <w:rsid w:val="00B77B36"/>
    <w:rsid w:val="00B97C8F"/>
    <w:rsid w:val="00C43682"/>
    <w:rsid w:val="00C47ABD"/>
    <w:rsid w:val="00C64770"/>
    <w:rsid w:val="00CB76A6"/>
    <w:rsid w:val="00CC2A92"/>
    <w:rsid w:val="00D17E9F"/>
    <w:rsid w:val="00DA033B"/>
    <w:rsid w:val="00E03378"/>
    <w:rsid w:val="00E76DF0"/>
    <w:rsid w:val="00E962B1"/>
    <w:rsid w:val="00EF1A44"/>
    <w:rsid w:val="00F32373"/>
    <w:rsid w:val="00F45E45"/>
    <w:rsid w:val="00F608F5"/>
    <w:rsid w:val="00F70E5C"/>
    <w:rsid w:val="00FD7C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D454E"/>
  <w15:docId w15:val="{154B2C7C-5907-4E6F-A41E-750552CC6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ahoma" w:eastAsia="Tahoma" w:hAnsi="Tahoma" w:cs="Tahoma"/>
        <w:sz w:val="22"/>
        <w:szCs w:val="22"/>
        <w:lang w:val="id-ID"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09C"/>
  </w:style>
  <w:style w:type="paragraph" w:styleId="Heading1">
    <w:name w:val="heading 1"/>
    <w:aliases w:val="Judul"/>
    <w:basedOn w:val="Normal"/>
    <w:next w:val="Penulis"/>
    <w:link w:val="Heading1Char"/>
    <w:uiPriority w:val="9"/>
    <w:qFormat/>
    <w:rsid w:val="0064009C"/>
    <w:pPr>
      <w:keepNext/>
      <w:jc w:val="center"/>
      <w:outlineLvl w:val="0"/>
    </w:pPr>
    <w:rPr>
      <w:b/>
      <w:sz w:val="36"/>
    </w:rPr>
  </w:style>
  <w:style w:type="paragraph" w:styleId="Heading2">
    <w:name w:val="heading 2"/>
    <w:aliases w:val="Heading"/>
    <w:basedOn w:val="BodyText"/>
    <w:next w:val="BodyText"/>
    <w:uiPriority w:val="9"/>
    <w:unhideWhenUsed/>
    <w:qFormat/>
    <w:rsid w:val="0064009C"/>
    <w:pPr>
      <w:jc w:val="center"/>
      <w:outlineLvl w:val="1"/>
    </w:pPr>
    <w:rPr>
      <w:b/>
      <w:caps/>
      <w:szCs w:val="24"/>
    </w:rPr>
  </w:style>
  <w:style w:type="paragraph" w:styleId="Heading3">
    <w:name w:val="heading 3"/>
    <w:aliases w:val="Sub-heading"/>
    <w:basedOn w:val="Normal"/>
    <w:next w:val="BodyText"/>
    <w:uiPriority w:val="9"/>
    <w:unhideWhenUsed/>
    <w:qFormat/>
    <w:rsid w:val="0064009C"/>
    <w:pPr>
      <w:outlineLvl w:val="2"/>
    </w:pPr>
    <w:rPr>
      <w:b/>
    </w:rPr>
  </w:style>
  <w:style w:type="paragraph" w:styleId="Heading4">
    <w:name w:val="heading 4"/>
    <w:aliases w:val="Sub-subheading"/>
    <w:basedOn w:val="Heading3"/>
    <w:next w:val="Normal"/>
    <w:uiPriority w:val="9"/>
    <w:semiHidden/>
    <w:unhideWhenUsed/>
    <w:qFormat/>
    <w:rsid w:val="00990876"/>
    <w:pPr>
      <w:outlineLvl w:val="3"/>
    </w:pPr>
  </w:style>
  <w:style w:type="paragraph" w:styleId="Heading5">
    <w:name w:val="heading 5"/>
    <w:basedOn w:val="Normal"/>
    <w:next w:val="Normal"/>
    <w:uiPriority w:val="9"/>
    <w:semiHidden/>
    <w:unhideWhenUsed/>
    <w:qFormat/>
    <w:rsid w:val="003B172F"/>
    <w:pPr>
      <w:keepNext/>
      <w:tabs>
        <w:tab w:val="num" w:pos="720"/>
      </w:tabs>
      <w:ind w:left="720" w:hanging="720"/>
      <w:jc w:val="center"/>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3B172F"/>
    <w:rPr>
      <w:color w:val="0000FF"/>
      <w:u w:val="single"/>
    </w:rPr>
  </w:style>
  <w:style w:type="character" w:styleId="FollowedHyperlink">
    <w:name w:val="FollowedHyperlink"/>
    <w:basedOn w:val="DefaultParagraphFont"/>
    <w:rsid w:val="003B172F"/>
    <w:rPr>
      <w:color w:val="800080"/>
      <w:u w:val="single"/>
    </w:rPr>
  </w:style>
  <w:style w:type="paragraph" w:styleId="BodyText">
    <w:name w:val="Body Text"/>
    <w:basedOn w:val="Normal"/>
    <w:rsid w:val="004033A1"/>
    <w:pPr>
      <w:spacing w:after="240"/>
    </w:pPr>
  </w:style>
  <w:style w:type="paragraph" w:customStyle="1" w:styleId="BodyTextNumbered">
    <w:name w:val="Body Text Numbered"/>
    <w:basedOn w:val="Normal"/>
    <w:rsid w:val="00476C86"/>
    <w:pPr>
      <w:tabs>
        <w:tab w:val="num" w:pos="720"/>
      </w:tabs>
      <w:ind w:left="340" w:hanging="340"/>
    </w:pPr>
  </w:style>
  <w:style w:type="paragraph" w:styleId="FootnoteText">
    <w:name w:val="footnote text"/>
    <w:basedOn w:val="Normal"/>
    <w:semiHidden/>
    <w:rsid w:val="003B172F"/>
  </w:style>
  <w:style w:type="character" w:styleId="FootnoteReference">
    <w:name w:val="footnote reference"/>
    <w:basedOn w:val="DefaultParagraphFont"/>
    <w:semiHidden/>
    <w:rsid w:val="003B172F"/>
    <w:rPr>
      <w:vertAlign w:val="superscript"/>
    </w:rPr>
  </w:style>
  <w:style w:type="paragraph" w:styleId="Footer">
    <w:name w:val="footer"/>
    <w:basedOn w:val="Normal"/>
    <w:link w:val="FooterChar"/>
    <w:uiPriority w:val="99"/>
    <w:rsid w:val="00A240C8"/>
    <w:pPr>
      <w:framePr w:wrap="around" w:vAnchor="text" w:hAnchor="margin" w:xAlign="center" w:y="1"/>
      <w:jc w:val="center"/>
    </w:pPr>
    <w:rPr>
      <w:color w:val="948A54"/>
      <w:sz w:val="20"/>
      <w:szCs w:val="18"/>
    </w:rPr>
  </w:style>
  <w:style w:type="character" w:styleId="PageNumber">
    <w:name w:val="page number"/>
    <w:basedOn w:val="DefaultParagraphFont"/>
    <w:rsid w:val="003B172F"/>
  </w:style>
  <w:style w:type="paragraph" w:styleId="Header">
    <w:name w:val="header"/>
    <w:basedOn w:val="Normal"/>
    <w:link w:val="HeaderChar"/>
    <w:uiPriority w:val="99"/>
    <w:rsid w:val="00A240C8"/>
    <w:pPr>
      <w:tabs>
        <w:tab w:val="right" w:pos="9072"/>
      </w:tabs>
      <w:jc w:val="center"/>
    </w:pPr>
    <w:rPr>
      <w:color w:val="C4BC96"/>
      <w:sz w:val="20"/>
      <w:szCs w:val="18"/>
    </w:rPr>
  </w:style>
  <w:style w:type="paragraph" w:customStyle="1" w:styleId="References">
    <w:name w:val="References"/>
    <w:basedOn w:val="FootnoteText"/>
    <w:rsid w:val="00216C7D"/>
    <w:pPr>
      <w:tabs>
        <w:tab w:val="num" w:pos="720"/>
      </w:tabs>
      <w:ind w:left="720" w:hanging="720"/>
    </w:pPr>
  </w:style>
  <w:style w:type="table" w:styleId="TableGrid">
    <w:name w:val="Table Grid"/>
    <w:basedOn w:val="TableNormal"/>
    <w:uiPriority w:val="59"/>
    <w:rsid w:val="004D56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enulis">
    <w:name w:val="Penulis"/>
    <w:basedOn w:val="Heading2"/>
    <w:qFormat/>
    <w:rsid w:val="0064009C"/>
    <w:rPr>
      <w:noProof/>
      <w:sz w:val="24"/>
    </w:rPr>
  </w:style>
  <w:style w:type="paragraph" w:customStyle="1" w:styleId="Afiliasi">
    <w:name w:val="Afiliasi"/>
    <w:basedOn w:val="Normal"/>
    <w:qFormat/>
    <w:rsid w:val="0064009C"/>
    <w:pPr>
      <w:jc w:val="center"/>
    </w:pPr>
    <w:rPr>
      <w:sz w:val="24"/>
      <w:szCs w:val="24"/>
    </w:rPr>
  </w:style>
  <w:style w:type="paragraph" w:customStyle="1" w:styleId="Abstrak">
    <w:name w:val="Abstrak"/>
    <w:basedOn w:val="BodyText"/>
    <w:qFormat/>
    <w:rsid w:val="0064009C"/>
    <w:pPr>
      <w:ind w:left="567" w:right="567"/>
    </w:pPr>
    <w:rPr>
      <w:i/>
      <w:noProof/>
      <w:lang w:val="en-GB"/>
    </w:rPr>
  </w:style>
  <w:style w:type="paragraph" w:customStyle="1" w:styleId="JudulGambarTabel">
    <w:name w:val="Judul Gambar Tabel"/>
    <w:basedOn w:val="Normal"/>
    <w:next w:val="BodyText"/>
    <w:rsid w:val="00990876"/>
    <w:pPr>
      <w:spacing w:after="120"/>
      <w:jc w:val="center"/>
    </w:pPr>
    <w:rPr>
      <w:b/>
      <w:sz w:val="20"/>
      <w:szCs w:val="18"/>
    </w:rPr>
  </w:style>
  <w:style w:type="paragraph" w:customStyle="1" w:styleId="IsiTabel">
    <w:name w:val="Isi Tabel"/>
    <w:basedOn w:val="Normal"/>
    <w:rsid w:val="00476C86"/>
    <w:pPr>
      <w:jc w:val="center"/>
    </w:pPr>
    <w:rPr>
      <w:sz w:val="20"/>
    </w:rPr>
  </w:style>
  <w:style w:type="paragraph" w:customStyle="1" w:styleId="Gambar">
    <w:name w:val="Gambar"/>
    <w:basedOn w:val="Normal"/>
    <w:next w:val="BodyText"/>
    <w:qFormat/>
    <w:rsid w:val="0064009C"/>
    <w:pPr>
      <w:jc w:val="center"/>
    </w:pPr>
    <w:rPr>
      <w:b/>
      <w:sz w:val="20"/>
      <w:szCs w:val="18"/>
    </w:rPr>
  </w:style>
  <w:style w:type="character" w:customStyle="1" w:styleId="FooterChar">
    <w:name w:val="Footer Char"/>
    <w:basedOn w:val="DefaultParagraphFont"/>
    <w:link w:val="Footer"/>
    <w:uiPriority w:val="99"/>
    <w:rsid w:val="000B19F4"/>
    <w:rPr>
      <w:color w:val="948A54"/>
      <w:szCs w:val="18"/>
      <w:lang w:val="en-US" w:eastAsia="en-US"/>
    </w:rPr>
  </w:style>
  <w:style w:type="paragraph" w:styleId="BalloonText">
    <w:name w:val="Balloon Text"/>
    <w:basedOn w:val="Normal"/>
    <w:link w:val="BalloonTextChar"/>
    <w:rsid w:val="000B19F4"/>
    <w:rPr>
      <w:sz w:val="16"/>
      <w:szCs w:val="16"/>
    </w:rPr>
  </w:style>
  <w:style w:type="character" w:customStyle="1" w:styleId="BalloonTextChar">
    <w:name w:val="Balloon Text Char"/>
    <w:basedOn w:val="DefaultParagraphFont"/>
    <w:link w:val="BalloonText"/>
    <w:rsid w:val="000B19F4"/>
    <w:rPr>
      <w:rFonts w:ascii="Tahoma" w:hAnsi="Tahoma" w:cs="Tahoma"/>
      <w:sz w:val="16"/>
      <w:szCs w:val="16"/>
      <w:lang w:val="en-US" w:eastAsia="en-US"/>
    </w:rPr>
  </w:style>
  <w:style w:type="character" w:styleId="PlaceholderText">
    <w:name w:val="Placeholder Text"/>
    <w:basedOn w:val="DefaultParagraphFont"/>
    <w:uiPriority w:val="99"/>
    <w:semiHidden/>
    <w:rsid w:val="00AB3523"/>
    <w:rPr>
      <w:color w:val="808080"/>
    </w:rPr>
  </w:style>
  <w:style w:type="character" w:customStyle="1" w:styleId="Heading1Char">
    <w:name w:val="Heading 1 Char"/>
    <w:aliases w:val="Judul Char"/>
    <w:basedOn w:val="DefaultParagraphFont"/>
    <w:link w:val="Heading1"/>
    <w:uiPriority w:val="9"/>
    <w:rsid w:val="0064009C"/>
    <w:rPr>
      <w:rFonts w:ascii="Tahoma" w:hAnsi="Tahoma"/>
      <w:b/>
      <w:sz w:val="36"/>
      <w:lang w:val="id-ID" w:eastAsia="en-US"/>
    </w:rPr>
  </w:style>
  <w:style w:type="paragraph" w:styleId="Bibliography">
    <w:name w:val="Bibliography"/>
    <w:basedOn w:val="Normal"/>
    <w:next w:val="Normal"/>
    <w:uiPriority w:val="37"/>
    <w:unhideWhenUsed/>
    <w:rsid w:val="009A230C"/>
    <w:pPr>
      <w:ind w:left="284" w:hanging="284"/>
    </w:pPr>
  </w:style>
  <w:style w:type="paragraph" w:styleId="EndnoteText">
    <w:name w:val="endnote text"/>
    <w:basedOn w:val="Normal"/>
    <w:link w:val="EndnoteTextChar"/>
    <w:rsid w:val="00841338"/>
    <w:rPr>
      <w:sz w:val="20"/>
    </w:rPr>
  </w:style>
  <w:style w:type="character" w:customStyle="1" w:styleId="EndnoteTextChar">
    <w:name w:val="Endnote Text Char"/>
    <w:basedOn w:val="DefaultParagraphFont"/>
    <w:link w:val="EndnoteText"/>
    <w:rsid w:val="00841338"/>
    <w:rPr>
      <w:rFonts w:ascii="Tahoma" w:hAnsi="Tahoma"/>
      <w:lang w:val="en-US" w:eastAsia="en-US"/>
    </w:rPr>
  </w:style>
  <w:style w:type="character" w:styleId="EndnoteReference">
    <w:name w:val="endnote reference"/>
    <w:basedOn w:val="DefaultParagraphFont"/>
    <w:rsid w:val="00841338"/>
    <w:rPr>
      <w:vertAlign w:val="superscript"/>
    </w:rPr>
  </w:style>
  <w:style w:type="character" w:styleId="CommentReference">
    <w:name w:val="annotation reference"/>
    <w:basedOn w:val="DefaultParagraphFont"/>
    <w:rsid w:val="00C645E3"/>
    <w:rPr>
      <w:sz w:val="16"/>
      <w:szCs w:val="16"/>
    </w:rPr>
  </w:style>
  <w:style w:type="paragraph" w:styleId="CommentText">
    <w:name w:val="annotation text"/>
    <w:basedOn w:val="Normal"/>
    <w:link w:val="CommentTextChar"/>
    <w:rsid w:val="00C645E3"/>
    <w:rPr>
      <w:sz w:val="20"/>
    </w:rPr>
  </w:style>
  <w:style w:type="character" w:customStyle="1" w:styleId="CommentTextChar">
    <w:name w:val="Comment Text Char"/>
    <w:basedOn w:val="DefaultParagraphFont"/>
    <w:link w:val="CommentText"/>
    <w:rsid w:val="00C645E3"/>
    <w:rPr>
      <w:rFonts w:ascii="Tahoma" w:hAnsi="Tahoma"/>
      <w:lang w:val="id-ID" w:eastAsia="en-US"/>
    </w:rPr>
  </w:style>
  <w:style w:type="paragraph" w:styleId="CommentSubject">
    <w:name w:val="annotation subject"/>
    <w:basedOn w:val="CommentText"/>
    <w:next w:val="CommentText"/>
    <w:link w:val="CommentSubjectChar"/>
    <w:rsid w:val="00C645E3"/>
    <w:rPr>
      <w:b/>
      <w:bCs/>
    </w:rPr>
  </w:style>
  <w:style w:type="character" w:customStyle="1" w:styleId="CommentSubjectChar">
    <w:name w:val="Comment Subject Char"/>
    <w:basedOn w:val="CommentTextChar"/>
    <w:link w:val="CommentSubject"/>
    <w:rsid w:val="00C645E3"/>
    <w:rPr>
      <w:rFonts w:ascii="Tahoma" w:hAnsi="Tahoma"/>
      <w:b/>
      <w:bCs/>
      <w:lang w:val="id-ID" w:eastAsia="en-US"/>
    </w:rPr>
  </w:style>
  <w:style w:type="paragraph" w:customStyle="1" w:styleId="Default">
    <w:name w:val="Default"/>
    <w:rsid w:val="00382126"/>
    <w:pPr>
      <w:autoSpaceDE w:val="0"/>
      <w:autoSpaceDN w:val="0"/>
      <w:adjustRightInd w:val="0"/>
    </w:pPr>
    <w:rPr>
      <w:rFonts w:eastAsiaTheme="minorHAnsi"/>
      <w:color w:val="000000"/>
      <w:sz w:val="24"/>
      <w:szCs w:val="24"/>
      <w:lang w:val="en-US"/>
    </w:rPr>
  </w:style>
  <w:style w:type="character" w:customStyle="1" w:styleId="HeaderChar">
    <w:name w:val="Header Char"/>
    <w:link w:val="Header"/>
    <w:uiPriority w:val="99"/>
    <w:rsid w:val="008456B7"/>
    <w:rPr>
      <w:rFonts w:ascii="Tahoma" w:hAnsi="Tahoma"/>
      <w:color w:val="C4BC96"/>
      <w:szCs w:val="18"/>
      <w:lang w:val="id-ID" w:eastAsia="en-US"/>
    </w:rPr>
  </w:style>
  <w:style w:type="paragraph" w:styleId="ListParagraph">
    <w:name w:val="List Paragraph"/>
    <w:basedOn w:val="Normal"/>
    <w:uiPriority w:val="34"/>
    <w:qFormat/>
    <w:rsid w:val="008226C2"/>
    <w:pPr>
      <w:ind w:left="720"/>
      <w:contextualSpacing/>
    </w:pPr>
  </w:style>
  <w:style w:type="character" w:customStyle="1" w:styleId="hps">
    <w:name w:val="hps"/>
    <w:basedOn w:val="DefaultParagraphFont"/>
    <w:rsid w:val="008226C2"/>
  </w:style>
  <w:style w:type="paragraph" w:styleId="HTMLPreformatted">
    <w:name w:val="HTML Preformatted"/>
    <w:basedOn w:val="Normal"/>
    <w:link w:val="HTMLPreformattedChar"/>
    <w:uiPriority w:val="99"/>
    <w:rsid w:val="00277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rsid w:val="00277CB1"/>
    <w:rPr>
      <w:rFonts w:ascii="Courier New" w:hAnsi="Courier New" w:cs="Courier New"/>
      <w:lang w:val="en-US" w:eastAsia="en-US"/>
    </w:rPr>
  </w:style>
  <w:style w:type="character" w:styleId="Strong">
    <w:name w:val="Strong"/>
    <w:basedOn w:val="DefaultParagraphFont"/>
    <w:uiPriority w:val="22"/>
    <w:qFormat/>
    <w:rsid w:val="006E4387"/>
    <w:rPr>
      <w:rFonts w:cs="Times New Roman"/>
      <w:b/>
      <w:bCs/>
    </w:rPr>
  </w:style>
  <w:style w:type="character" w:styleId="Emphasis">
    <w:name w:val="Emphasis"/>
    <w:basedOn w:val="DefaultParagraphFont"/>
    <w:uiPriority w:val="20"/>
    <w:qFormat/>
    <w:rsid w:val="00E867A1"/>
    <w:rPr>
      <w:i/>
      <w:iCs/>
    </w:rPr>
  </w:style>
  <w:style w:type="character" w:customStyle="1" w:styleId="UnresolvedMention1">
    <w:name w:val="Unresolved Mention1"/>
    <w:basedOn w:val="DefaultParagraphFont"/>
    <w:uiPriority w:val="99"/>
    <w:semiHidden/>
    <w:unhideWhenUsed/>
    <w:rsid w:val="001D609F"/>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y2iqfc">
    <w:name w:val="y2iqfc"/>
    <w:basedOn w:val="DefaultParagraphFont"/>
    <w:rsid w:val="007A6A06"/>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104854">
      <w:bodyDiv w:val="1"/>
      <w:marLeft w:val="0"/>
      <w:marRight w:val="0"/>
      <w:marTop w:val="0"/>
      <w:marBottom w:val="0"/>
      <w:divBdr>
        <w:top w:val="none" w:sz="0" w:space="0" w:color="auto"/>
        <w:left w:val="none" w:sz="0" w:space="0" w:color="auto"/>
        <w:bottom w:val="none" w:sz="0" w:space="0" w:color="auto"/>
        <w:right w:val="none" w:sz="0" w:space="0" w:color="auto"/>
      </w:divBdr>
    </w:div>
    <w:div w:id="1188835072">
      <w:bodyDiv w:val="1"/>
      <w:marLeft w:val="0"/>
      <w:marRight w:val="0"/>
      <w:marTop w:val="0"/>
      <w:marBottom w:val="0"/>
      <w:divBdr>
        <w:top w:val="none" w:sz="0" w:space="0" w:color="auto"/>
        <w:left w:val="none" w:sz="0" w:space="0" w:color="auto"/>
        <w:bottom w:val="none" w:sz="0" w:space="0" w:color="auto"/>
        <w:right w:val="none" w:sz="0" w:space="0" w:color="auto"/>
      </w:divBdr>
    </w:div>
    <w:div w:id="1391272719">
      <w:bodyDiv w:val="1"/>
      <w:marLeft w:val="0"/>
      <w:marRight w:val="0"/>
      <w:marTop w:val="0"/>
      <w:marBottom w:val="0"/>
      <w:divBdr>
        <w:top w:val="none" w:sz="0" w:space="0" w:color="auto"/>
        <w:left w:val="none" w:sz="0" w:space="0" w:color="auto"/>
        <w:bottom w:val="none" w:sz="0" w:space="0" w:color="auto"/>
        <w:right w:val="none" w:sz="0" w:space="0" w:color="auto"/>
      </w:divBdr>
      <w:divsChild>
        <w:div w:id="1553619696">
          <w:marLeft w:val="0"/>
          <w:marRight w:val="0"/>
          <w:marTop w:val="0"/>
          <w:marBottom w:val="0"/>
          <w:divBdr>
            <w:top w:val="single" w:sz="2" w:space="0" w:color="E3E3E3"/>
            <w:left w:val="single" w:sz="2" w:space="0" w:color="E3E3E3"/>
            <w:bottom w:val="single" w:sz="2" w:space="0" w:color="E3E3E3"/>
            <w:right w:val="single" w:sz="2" w:space="0" w:color="E3E3E3"/>
          </w:divBdr>
          <w:divsChild>
            <w:div w:id="511994159">
              <w:marLeft w:val="0"/>
              <w:marRight w:val="0"/>
              <w:marTop w:val="0"/>
              <w:marBottom w:val="0"/>
              <w:divBdr>
                <w:top w:val="single" w:sz="2" w:space="0" w:color="E3E3E3"/>
                <w:left w:val="single" w:sz="2" w:space="0" w:color="E3E3E3"/>
                <w:bottom w:val="single" w:sz="2" w:space="0" w:color="E3E3E3"/>
                <w:right w:val="single" w:sz="2" w:space="0" w:color="E3E3E3"/>
              </w:divBdr>
              <w:divsChild>
                <w:div w:id="473563717">
                  <w:marLeft w:val="0"/>
                  <w:marRight w:val="0"/>
                  <w:marTop w:val="0"/>
                  <w:marBottom w:val="0"/>
                  <w:divBdr>
                    <w:top w:val="single" w:sz="2" w:space="2" w:color="E3E3E3"/>
                    <w:left w:val="single" w:sz="2" w:space="0" w:color="E3E3E3"/>
                    <w:bottom w:val="single" w:sz="2" w:space="0" w:color="E3E3E3"/>
                    <w:right w:val="single" w:sz="2" w:space="0" w:color="E3E3E3"/>
                  </w:divBdr>
                  <w:divsChild>
                    <w:div w:id="4523322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64441836">
      <w:bodyDiv w:val="1"/>
      <w:marLeft w:val="0"/>
      <w:marRight w:val="0"/>
      <w:marTop w:val="0"/>
      <w:marBottom w:val="0"/>
      <w:divBdr>
        <w:top w:val="none" w:sz="0" w:space="0" w:color="auto"/>
        <w:left w:val="none" w:sz="0" w:space="0" w:color="auto"/>
        <w:bottom w:val="none" w:sz="0" w:space="0" w:color="auto"/>
        <w:right w:val="none" w:sz="0" w:space="0" w:color="auto"/>
      </w:divBdr>
    </w:div>
    <w:div w:id="1785030974">
      <w:bodyDiv w:val="1"/>
      <w:marLeft w:val="0"/>
      <w:marRight w:val="0"/>
      <w:marTop w:val="0"/>
      <w:marBottom w:val="0"/>
      <w:divBdr>
        <w:top w:val="none" w:sz="0" w:space="0" w:color="auto"/>
        <w:left w:val="none" w:sz="0" w:space="0" w:color="auto"/>
        <w:bottom w:val="none" w:sz="0" w:space="0" w:color="auto"/>
        <w:right w:val="none" w:sz="0" w:space="0" w:color="auto"/>
      </w:divBdr>
      <w:divsChild>
        <w:div w:id="429473569">
          <w:marLeft w:val="0"/>
          <w:marRight w:val="0"/>
          <w:marTop w:val="0"/>
          <w:marBottom w:val="0"/>
          <w:divBdr>
            <w:top w:val="single" w:sz="2" w:space="0" w:color="E3E3E3"/>
            <w:left w:val="single" w:sz="2" w:space="0" w:color="E3E3E3"/>
            <w:bottom w:val="single" w:sz="2" w:space="0" w:color="E3E3E3"/>
            <w:right w:val="single" w:sz="2" w:space="0" w:color="E3E3E3"/>
          </w:divBdr>
          <w:divsChild>
            <w:div w:id="862789098">
              <w:marLeft w:val="0"/>
              <w:marRight w:val="0"/>
              <w:marTop w:val="0"/>
              <w:marBottom w:val="0"/>
              <w:divBdr>
                <w:top w:val="single" w:sz="2" w:space="0" w:color="E3E3E3"/>
                <w:left w:val="single" w:sz="2" w:space="0" w:color="E3E3E3"/>
                <w:bottom w:val="single" w:sz="2" w:space="0" w:color="E3E3E3"/>
                <w:right w:val="single" w:sz="2" w:space="0" w:color="E3E3E3"/>
              </w:divBdr>
              <w:divsChild>
                <w:div w:id="811406559">
                  <w:marLeft w:val="0"/>
                  <w:marRight w:val="0"/>
                  <w:marTop w:val="0"/>
                  <w:marBottom w:val="0"/>
                  <w:divBdr>
                    <w:top w:val="single" w:sz="2" w:space="2" w:color="E3E3E3"/>
                    <w:left w:val="single" w:sz="2" w:space="0" w:color="E3E3E3"/>
                    <w:bottom w:val="single" w:sz="2" w:space="0" w:color="E3E3E3"/>
                    <w:right w:val="single" w:sz="2" w:space="0" w:color="E3E3E3"/>
                  </w:divBdr>
                  <w:divsChild>
                    <w:div w:id="376898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07042657">
      <w:bodyDiv w:val="1"/>
      <w:marLeft w:val="0"/>
      <w:marRight w:val="0"/>
      <w:marTop w:val="0"/>
      <w:marBottom w:val="0"/>
      <w:divBdr>
        <w:top w:val="none" w:sz="0" w:space="0" w:color="auto"/>
        <w:left w:val="none" w:sz="0" w:space="0" w:color="auto"/>
        <w:bottom w:val="none" w:sz="0" w:space="0" w:color="auto"/>
        <w:right w:val="none" w:sz="0" w:space="0" w:color="auto"/>
      </w:divBdr>
    </w:div>
    <w:div w:id="1812626085">
      <w:bodyDiv w:val="1"/>
      <w:marLeft w:val="0"/>
      <w:marRight w:val="0"/>
      <w:marTop w:val="0"/>
      <w:marBottom w:val="0"/>
      <w:divBdr>
        <w:top w:val="none" w:sz="0" w:space="0" w:color="auto"/>
        <w:left w:val="none" w:sz="0" w:space="0" w:color="auto"/>
        <w:bottom w:val="none" w:sz="0" w:space="0" w:color="auto"/>
        <w:right w:val="none" w:sz="0" w:space="0" w:color="auto"/>
      </w:divBdr>
      <w:divsChild>
        <w:div w:id="564340678">
          <w:marLeft w:val="0"/>
          <w:marRight w:val="0"/>
          <w:marTop w:val="0"/>
          <w:marBottom w:val="0"/>
          <w:divBdr>
            <w:top w:val="single" w:sz="2" w:space="0" w:color="E3E3E3"/>
            <w:left w:val="single" w:sz="2" w:space="0" w:color="E3E3E3"/>
            <w:bottom w:val="single" w:sz="2" w:space="0" w:color="E3E3E3"/>
            <w:right w:val="single" w:sz="2" w:space="0" w:color="E3E3E3"/>
          </w:divBdr>
          <w:divsChild>
            <w:div w:id="992638855">
              <w:marLeft w:val="0"/>
              <w:marRight w:val="0"/>
              <w:marTop w:val="0"/>
              <w:marBottom w:val="0"/>
              <w:divBdr>
                <w:top w:val="single" w:sz="2" w:space="0" w:color="E3E3E3"/>
                <w:left w:val="single" w:sz="2" w:space="0" w:color="E3E3E3"/>
                <w:bottom w:val="single" w:sz="2" w:space="0" w:color="E3E3E3"/>
                <w:right w:val="single" w:sz="2" w:space="0" w:color="E3E3E3"/>
              </w:divBdr>
              <w:divsChild>
                <w:div w:id="1265651008">
                  <w:marLeft w:val="0"/>
                  <w:marRight w:val="0"/>
                  <w:marTop w:val="0"/>
                  <w:marBottom w:val="0"/>
                  <w:divBdr>
                    <w:top w:val="single" w:sz="2" w:space="2" w:color="E3E3E3"/>
                    <w:left w:val="single" w:sz="2" w:space="0" w:color="E3E3E3"/>
                    <w:bottom w:val="single" w:sz="2" w:space="0" w:color="E3E3E3"/>
                    <w:right w:val="single" w:sz="2" w:space="0" w:color="E3E3E3"/>
                  </w:divBdr>
                  <w:divsChild>
                    <w:div w:id="10678726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uhammadraflikrisman28@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tw+uvHa2Z1QoBhHLErKk+4sCA==">CgMxLjAyCGguZ2pkZ3hzOABqIAoUc3VnZ2VzdC56NXo2eWg1aDZndGsSCFVybyBJTkVUciExVGtkd2k2UXV5LVZfdU1aRE9pMmR4bURGaVZWMElqS3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30CA8A-9D7D-4A97-A2F6-C7A8884C7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2174</Words>
  <Characters>6939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TEC2003</dc:creator>
  <cp:lastModifiedBy>HP</cp:lastModifiedBy>
  <cp:revision>3</cp:revision>
  <cp:lastPrinted>2024-05-22T00:53:00Z</cp:lastPrinted>
  <dcterms:created xsi:type="dcterms:W3CDTF">2024-07-05T08:43:00Z</dcterms:created>
  <dcterms:modified xsi:type="dcterms:W3CDTF">2024-08-0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21a8856-db22-3449-a86d-e758aa55498e</vt:lpwstr>
  </property>
</Properties>
</file>